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D838F1" w14:textId="49B9AACA" w:rsidR="00B9315B" w:rsidRPr="00A705E4" w:rsidRDefault="00CB41AF" w:rsidP="00CC78FF">
      <w:pPr>
        <w:spacing w:after="0" w:line="233" w:lineRule="auto"/>
        <w:jc w:val="center"/>
        <w:rPr>
          <w:rFonts w:ascii="Times New Roman" w:hAnsi="Times New Roman" w:cs="Times New Roman"/>
          <w:b/>
          <w:sz w:val="28"/>
        </w:rPr>
      </w:pPr>
      <w:r w:rsidRPr="00A705E4">
        <w:rPr>
          <w:rFonts w:ascii="Times New Roman" w:hAnsi="Times New Roman" w:cs="Times New Roman"/>
          <w:b/>
          <w:sz w:val="28"/>
        </w:rPr>
        <w:t>Dispozicija magistrskega dela</w:t>
      </w:r>
      <w:r w:rsidR="00CE1F11" w:rsidRPr="00A705E4">
        <w:rPr>
          <w:rFonts w:ascii="Times New Roman" w:hAnsi="Times New Roman" w:cs="Times New Roman"/>
          <w:b/>
          <w:sz w:val="28"/>
        </w:rPr>
        <w:t xml:space="preserve">: </w:t>
      </w:r>
      <w:r w:rsidR="00614DCF" w:rsidRPr="00A705E4">
        <w:rPr>
          <w:rFonts w:ascii="Times New Roman" w:hAnsi="Times New Roman" w:cs="Times New Roman"/>
          <w:b/>
          <w:sz w:val="28"/>
        </w:rPr>
        <w:t xml:space="preserve">Priložnosti </w:t>
      </w:r>
      <w:r w:rsidR="00D04EF1">
        <w:rPr>
          <w:rFonts w:ascii="Times New Roman" w:hAnsi="Times New Roman" w:cs="Times New Roman"/>
          <w:b/>
          <w:sz w:val="28"/>
        </w:rPr>
        <w:t xml:space="preserve">uporabe analitike </w:t>
      </w:r>
      <w:r w:rsidR="006379B5">
        <w:rPr>
          <w:rFonts w:ascii="Times New Roman" w:hAnsi="Times New Roman" w:cs="Times New Roman"/>
          <w:b/>
          <w:sz w:val="28"/>
        </w:rPr>
        <w:t>masovnih podatkov</w:t>
      </w:r>
      <w:r w:rsidR="00F624A4" w:rsidRPr="00A705E4">
        <w:rPr>
          <w:rFonts w:ascii="Times New Roman" w:hAnsi="Times New Roman" w:cs="Times New Roman"/>
          <w:b/>
          <w:sz w:val="28"/>
        </w:rPr>
        <w:t xml:space="preserve"> za trajnostno </w:t>
      </w:r>
      <w:r w:rsidR="00B54961">
        <w:rPr>
          <w:rFonts w:ascii="Times New Roman" w:hAnsi="Times New Roman" w:cs="Times New Roman"/>
          <w:b/>
          <w:sz w:val="28"/>
        </w:rPr>
        <w:t>upravljanje</w:t>
      </w:r>
      <w:r w:rsidR="00F624A4" w:rsidRPr="00A705E4">
        <w:rPr>
          <w:rFonts w:ascii="Times New Roman" w:hAnsi="Times New Roman" w:cs="Times New Roman"/>
          <w:b/>
          <w:sz w:val="28"/>
        </w:rPr>
        <w:t xml:space="preserve"> z vodnimi viri</w:t>
      </w:r>
    </w:p>
    <w:p w14:paraId="0B0D437B" w14:textId="77777777" w:rsidR="00CE1F11" w:rsidRPr="00A705E4" w:rsidRDefault="00CE1F11" w:rsidP="00CE1F11">
      <w:pPr>
        <w:spacing w:after="0" w:line="233" w:lineRule="auto"/>
        <w:jc w:val="both"/>
        <w:rPr>
          <w:rFonts w:ascii="Times New Roman" w:hAnsi="Times New Roman" w:cs="Times New Roman"/>
        </w:rPr>
      </w:pPr>
    </w:p>
    <w:p w14:paraId="16E27591" w14:textId="77777777" w:rsidR="00CE1F11" w:rsidRPr="00A705E4" w:rsidRDefault="00CE1F11" w:rsidP="00CE1F11">
      <w:pPr>
        <w:spacing w:after="0" w:line="233" w:lineRule="auto"/>
        <w:jc w:val="both"/>
        <w:rPr>
          <w:rFonts w:ascii="Times New Roman" w:hAnsi="Times New Roman" w:cs="Times New Roman"/>
        </w:rPr>
      </w:pPr>
    </w:p>
    <w:p w14:paraId="330EC76F" w14:textId="77777777" w:rsidR="00AA1AE9" w:rsidRPr="00A705E4" w:rsidRDefault="00B9315B" w:rsidP="009E3E34">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 xml:space="preserve">Naslov magistrskega dela </w:t>
      </w:r>
    </w:p>
    <w:p w14:paraId="067C1851" w14:textId="52A73D3F" w:rsidR="009E3E34" w:rsidRPr="00A705E4" w:rsidRDefault="00B54961" w:rsidP="009E3E34">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ložnosti </w:t>
      </w:r>
      <w:r w:rsidR="007B7100">
        <w:rPr>
          <w:rFonts w:ascii="Times New Roman" w:hAnsi="Times New Roman" w:cs="Times New Roman"/>
          <w:sz w:val="24"/>
          <w:szCs w:val="24"/>
        </w:rPr>
        <w:t xml:space="preserve">uporabe analitike </w:t>
      </w:r>
      <w:r w:rsidR="00036022">
        <w:rPr>
          <w:rFonts w:ascii="Times New Roman" w:hAnsi="Times New Roman" w:cs="Times New Roman"/>
          <w:sz w:val="24"/>
          <w:szCs w:val="24"/>
        </w:rPr>
        <w:t>masovnih podatkov</w:t>
      </w:r>
      <w:r>
        <w:rPr>
          <w:rFonts w:ascii="Times New Roman" w:hAnsi="Times New Roman" w:cs="Times New Roman"/>
          <w:sz w:val="24"/>
          <w:szCs w:val="24"/>
        </w:rPr>
        <w:t xml:space="preserve"> za trajnostno upravljanje z vodnimi viri</w:t>
      </w:r>
    </w:p>
    <w:p w14:paraId="27FE2996" w14:textId="2178A031" w:rsidR="001368FD" w:rsidRDefault="00240F3A" w:rsidP="001368FD">
      <w:pPr>
        <w:rPr>
          <w:rFonts w:ascii="Times New Roman" w:hAnsi="Times New Roman" w:cs="Times New Roman"/>
          <w:sz w:val="24"/>
          <w:szCs w:val="24"/>
        </w:rPr>
      </w:pPr>
      <w:r>
        <w:rPr>
          <w:rFonts w:ascii="Times New Roman" w:hAnsi="Times New Roman" w:cs="Times New Roman"/>
          <w:sz w:val="24"/>
          <w:szCs w:val="24"/>
        </w:rPr>
        <w:t>O</w:t>
      </w:r>
      <w:r w:rsidRPr="001368FD">
        <w:rPr>
          <w:rFonts w:ascii="Times New Roman" w:hAnsi="Times New Roman" w:cs="Times New Roman"/>
          <w:sz w:val="24"/>
          <w:szCs w:val="24"/>
        </w:rPr>
        <w:t xml:space="preserve">pportunities </w:t>
      </w:r>
      <w:r w:rsidR="00A5378B">
        <w:rPr>
          <w:rFonts w:ascii="Times New Roman" w:hAnsi="Times New Roman" w:cs="Times New Roman"/>
          <w:sz w:val="24"/>
          <w:szCs w:val="24"/>
        </w:rPr>
        <w:t>of big data</w:t>
      </w:r>
      <w:r w:rsidR="007B7100">
        <w:rPr>
          <w:rFonts w:ascii="Times New Roman" w:hAnsi="Times New Roman" w:cs="Times New Roman"/>
          <w:sz w:val="24"/>
          <w:szCs w:val="24"/>
        </w:rPr>
        <w:t xml:space="preserve"> analytics</w:t>
      </w:r>
      <w:r w:rsidR="001368FD" w:rsidRPr="001368FD">
        <w:rPr>
          <w:rFonts w:ascii="Times New Roman" w:hAnsi="Times New Roman" w:cs="Times New Roman"/>
          <w:sz w:val="24"/>
          <w:szCs w:val="24"/>
        </w:rPr>
        <w:t xml:space="preserve"> for sustainable water resource management</w:t>
      </w:r>
    </w:p>
    <w:p w14:paraId="741CC97D" w14:textId="77777777" w:rsidR="00540269" w:rsidRPr="001368FD" w:rsidRDefault="00540269" w:rsidP="001368FD">
      <w:pPr>
        <w:rPr>
          <w:rFonts w:ascii="Times New Roman" w:hAnsi="Times New Roman" w:cs="Times New Roman"/>
          <w:sz w:val="24"/>
          <w:szCs w:val="24"/>
        </w:rPr>
      </w:pPr>
    </w:p>
    <w:p w14:paraId="0827E4BA" w14:textId="6602BC37" w:rsidR="00CB41AF" w:rsidRPr="00A705E4" w:rsidRDefault="005D7D4D" w:rsidP="001368FD">
      <w:pPr>
        <w:widowControl w:val="0"/>
        <w:spacing w:line="360" w:lineRule="auto"/>
        <w:jc w:val="both"/>
        <w:rPr>
          <w:rFonts w:ascii="Times New Roman" w:hAnsi="Times New Roman" w:cs="Times New Roman"/>
          <w:b/>
          <w:sz w:val="28"/>
        </w:rPr>
      </w:pPr>
      <w:r>
        <w:rPr>
          <w:rFonts w:ascii="Times New Roman" w:hAnsi="Times New Roman" w:cs="Times New Roman"/>
          <w:b/>
          <w:sz w:val="28"/>
        </w:rPr>
        <w:t>Predmet</w:t>
      </w:r>
    </w:p>
    <w:p w14:paraId="643E823D" w14:textId="59EE6DD3" w:rsidR="00D00745" w:rsidRDefault="0042417E" w:rsidP="00AB3E4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atistika ocenjuje, da naj</w:t>
      </w:r>
      <w:r w:rsidR="00B74A3B">
        <w:rPr>
          <w:rFonts w:ascii="Times New Roman" w:eastAsia="Times New Roman" w:hAnsi="Times New Roman" w:cs="Times New Roman"/>
          <w:sz w:val="24"/>
          <w:szCs w:val="24"/>
        </w:rPr>
        <w:t xml:space="preserve"> bi vsak </w:t>
      </w:r>
      <w:r w:rsidR="0019264E">
        <w:rPr>
          <w:rFonts w:ascii="Times New Roman" w:eastAsia="Times New Roman" w:hAnsi="Times New Roman" w:cs="Times New Roman"/>
          <w:sz w:val="24"/>
          <w:szCs w:val="24"/>
        </w:rPr>
        <w:t>e</w:t>
      </w:r>
      <w:r w:rsidR="00B74A3B">
        <w:rPr>
          <w:rFonts w:ascii="Times New Roman" w:eastAsia="Times New Roman" w:hAnsi="Times New Roman" w:cs="Times New Roman"/>
          <w:sz w:val="24"/>
          <w:szCs w:val="24"/>
        </w:rPr>
        <w:t>vropejec porarabil pribljižno 10</w:t>
      </w:r>
      <w:r w:rsidR="00AE2A9E">
        <w:rPr>
          <w:rFonts w:ascii="Times New Roman" w:eastAsia="Times New Roman" w:hAnsi="Times New Roman" w:cs="Times New Roman"/>
          <w:sz w:val="24"/>
          <w:szCs w:val="24"/>
        </w:rPr>
        <w:t>0</w:t>
      </w:r>
      <w:r w:rsidR="00B74A3B">
        <w:rPr>
          <w:rFonts w:ascii="Times New Roman" w:eastAsia="Times New Roman" w:hAnsi="Times New Roman" w:cs="Times New Roman"/>
          <w:sz w:val="24"/>
          <w:szCs w:val="24"/>
        </w:rPr>
        <w:t xml:space="preserve"> </w:t>
      </w:r>
      <w:r w:rsidR="00AE2A9E">
        <w:rPr>
          <w:rFonts w:ascii="Times New Roman" w:eastAsia="Times New Roman" w:hAnsi="Times New Roman" w:cs="Times New Roman"/>
          <w:sz w:val="24"/>
          <w:szCs w:val="24"/>
        </w:rPr>
        <w:t>litrov</w:t>
      </w:r>
      <w:r w:rsidR="00B74A3B">
        <w:rPr>
          <w:rFonts w:ascii="Times New Roman" w:eastAsia="Times New Roman" w:hAnsi="Times New Roman" w:cs="Times New Roman"/>
          <w:sz w:val="24"/>
          <w:szCs w:val="24"/>
        </w:rPr>
        <w:t xml:space="preserve"> pitne vode dnevno.</w:t>
      </w:r>
      <w:r w:rsidR="00091A7B">
        <w:rPr>
          <w:rFonts w:ascii="Times New Roman" w:eastAsia="Times New Roman" w:hAnsi="Times New Roman" w:cs="Times New Roman"/>
          <w:sz w:val="24"/>
          <w:szCs w:val="24"/>
        </w:rPr>
        <w:t xml:space="preserve"> Tudi </w:t>
      </w:r>
      <w:r w:rsidR="00134971">
        <w:rPr>
          <w:rFonts w:ascii="Times New Roman" w:eastAsia="Times New Roman" w:hAnsi="Times New Roman" w:cs="Times New Roman"/>
          <w:sz w:val="24"/>
          <w:szCs w:val="24"/>
        </w:rPr>
        <w:t>Evropska agencija za okolj</w:t>
      </w:r>
      <w:r w:rsidR="000F5E18">
        <w:rPr>
          <w:rFonts w:ascii="Times New Roman" w:eastAsia="Times New Roman" w:hAnsi="Times New Roman" w:cs="Times New Roman"/>
          <w:sz w:val="24"/>
          <w:szCs w:val="24"/>
        </w:rPr>
        <w:t>e</w:t>
      </w:r>
      <w:r w:rsidR="001349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gotavlja</w:t>
      </w:r>
      <w:r w:rsidR="00134971">
        <w:rPr>
          <w:rFonts w:ascii="Times New Roman" w:eastAsia="Times New Roman" w:hAnsi="Times New Roman" w:cs="Times New Roman"/>
          <w:sz w:val="24"/>
          <w:szCs w:val="24"/>
        </w:rPr>
        <w:t>, da je Evrop</w:t>
      </w:r>
      <w:r w:rsidR="005F1456">
        <w:rPr>
          <w:rFonts w:ascii="Times New Roman" w:eastAsia="Times New Roman" w:hAnsi="Times New Roman" w:cs="Times New Roman"/>
          <w:sz w:val="24"/>
          <w:szCs w:val="24"/>
        </w:rPr>
        <w:t>a</w:t>
      </w:r>
      <w:r w:rsidR="00134971">
        <w:rPr>
          <w:rFonts w:ascii="Times New Roman" w:eastAsia="Times New Roman" w:hAnsi="Times New Roman" w:cs="Times New Roman"/>
          <w:sz w:val="24"/>
          <w:szCs w:val="24"/>
        </w:rPr>
        <w:t xml:space="preserve"> z vodo bogat kontinent</w:t>
      </w:r>
      <w:r w:rsidR="00091A7B">
        <w:rPr>
          <w:rFonts w:ascii="Times New Roman" w:eastAsia="Times New Roman" w:hAnsi="Times New Roman" w:cs="Times New Roman"/>
          <w:sz w:val="24"/>
          <w:szCs w:val="24"/>
        </w:rPr>
        <w:t xml:space="preserve">. </w:t>
      </w:r>
      <w:r w:rsidR="005700C6">
        <w:rPr>
          <w:rFonts w:ascii="Times New Roman" w:eastAsia="Times New Roman" w:hAnsi="Times New Roman" w:cs="Times New Roman"/>
          <w:sz w:val="24"/>
          <w:szCs w:val="24"/>
        </w:rPr>
        <w:t>A z</w:t>
      </w:r>
      <w:r w:rsidR="0046397F">
        <w:rPr>
          <w:rFonts w:ascii="Times New Roman" w:eastAsia="Times New Roman" w:hAnsi="Times New Roman" w:cs="Times New Roman"/>
          <w:sz w:val="24"/>
          <w:szCs w:val="24"/>
        </w:rPr>
        <w:t>askrbljujoča je ugotovitev</w:t>
      </w:r>
      <w:r w:rsidR="00563E4B">
        <w:rPr>
          <w:rFonts w:ascii="Times New Roman" w:eastAsia="Times New Roman" w:hAnsi="Times New Roman" w:cs="Times New Roman"/>
          <w:sz w:val="24"/>
          <w:szCs w:val="24"/>
        </w:rPr>
        <w:t>, da se je od leta 1960 do 2010 zaloga obnovljivih virov vode na prebivalca v Evropi zmanjšala v povprečju za kar 24 odstotkov.</w:t>
      </w:r>
      <w:r w:rsidR="001C381C">
        <w:rPr>
          <w:rFonts w:ascii="Times New Roman" w:eastAsia="Times New Roman" w:hAnsi="Times New Roman" w:cs="Times New Roman"/>
          <w:sz w:val="24"/>
          <w:szCs w:val="24"/>
        </w:rPr>
        <w:t xml:space="preserve"> </w:t>
      </w:r>
      <w:r w:rsidR="006E4635">
        <w:rPr>
          <w:rFonts w:ascii="Times New Roman" w:eastAsia="Times New Roman" w:hAnsi="Times New Roman" w:cs="Times New Roman"/>
          <w:sz w:val="24"/>
          <w:szCs w:val="24"/>
        </w:rPr>
        <w:t xml:space="preserve">Temu botrjuje več </w:t>
      </w:r>
      <w:r w:rsidR="004D3617">
        <w:rPr>
          <w:rFonts w:ascii="Times New Roman" w:eastAsia="Times New Roman" w:hAnsi="Times New Roman" w:cs="Times New Roman"/>
          <w:sz w:val="24"/>
          <w:szCs w:val="24"/>
        </w:rPr>
        <w:t>dejavnikov</w:t>
      </w:r>
      <w:r w:rsidR="00166004">
        <w:rPr>
          <w:rFonts w:ascii="Times New Roman" w:eastAsia="Times New Roman" w:hAnsi="Times New Roman" w:cs="Times New Roman"/>
          <w:sz w:val="24"/>
          <w:szCs w:val="24"/>
        </w:rPr>
        <w:t xml:space="preserve">, </w:t>
      </w:r>
      <w:r w:rsidR="005322F1">
        <w:rPr>
          <w:rFonts w:ascii="Times New Roman" w:eastAsia="Times New Roman" w:hAnsi="Times New Roman" w:cs="Times New Roman"/>
          <w:sz w:val="24"/>
          <w:szCs w:val="24"/>
        </w:rPr>
        <w:t>od</w:t>
      </w:r>
      <w:r w:rsidR="004D3617">
        <w:rPr>
          <w:rFonts w:ascii="Times New Roman" w:eastAsia="Times New Roman" w:hAnsi="Times New Roman" w:cs="Times New Roman"/>
          <w:sz w:val="24"/>
          <w:szCs w:val="24"/>
        </w:rPr>
        <w:t xml:space="preserve"> </w:t>
      </w:r>
      <w:r w:rsidR="00A353B6">
        <w:rPr>
          <w:rFonts w:ascii="Times New Roman" w:eastAsia="Times New Roman" w:hAnsi="Times New Roman" w:cs="Times New Roman"/>
          <w:sz w:val="24"/>
          <w:szCs w:val="24"/>
        </w:rPr>
        <w:t>povečanje</w:t>
      </w:r>
      <w:r w:rsidR="006E4635">
        <w:rPr>
          <w:rFonts w:ascii="Times New Roman" w:eastAsia="Times New Roman" w:hAnsi="Times New Roman" w:cs="Times New Roman"/>
          <w:sz w:val="24"/>
          <w:szCs w:val="24"/>
        </w:rPr>
        <w:t xml:space="preserve"> prebivalstva</w:t>
      </w:r>
      <w:r w:rsidR="005322F1">
        <w:rPr>
          <w:rFonts w:ascii="Times New Roman" w:eastAsia="Times New Roman" w:hAnsi="Times New Roman" w:cs="Times New Roman"/>
          <w:sz w:val="24"/>
          <w:szCs w:val="24"/>
        </w:rPr>
        <w:t xml:space="preserve"> do</w:t>
      </w:r>
      <w:r w:rsidR="00E21C25">
        <w:rPr>
          <w:rFonts w:ascii="Times New Roman" w:eastAsia="Times New Roman" w:hAnsi="Times New Roman" w:cs="Times New Roman"/>
          <w:sz w:val="24"/>
          <w:szCs w:val="24"/>
        </w:rPr>
        <w:t xml:space="preserve"> </w:t>
      </w:r>
      <w:r w:rsidR="00C2794B">
        <w:rPr>
          <w:rFonts w:ascii="Times New Roman" w:eastAsia="Times New Roman" w:hAnsi="Times New Roman" w:cs="Times New Roman"/>
          <w:sz w:val="24"/>
          <w:szCs w:val="24"/>
        </w:rPr>
        <w:t>rasti</w:t>
      </w:r>
      <w:r w:rsidR="004D3617">
        <w:rPr>
          <w:rFonts w:ascii="Times New Roman" w:eastAsia="Times New Roman" w:hAnsi="Times New Roman" w:cs="Times New Roman"/>
          <w:sz w:val="24"/>
          <w:szCs w:val="24"/>
        </w:rPr>
        <w:t xml:space="preserve"> </w:t>
      </w:r>
      <w:r w:rsidR="00E21C25">
        <w:rPr>
          <w:rFonts w:ascii="Times New Roman" w:eastAsia="Times New Roman" w:hAnsi="Times New Roman" w:cs="Times New Roman"/>
          <w:sz w:val="24"/>
          <w:szCs w:val="24"/>
        </w:rPr>
        <w:t>turizma</w:t>
      </w:r>
      <w:r w:rsidR="004D3617">
        <w:rPr>
          <w:rFonts w:ascii="Times New Roman" w:eastAsia="Times New Roman" w:hAnsi="Times New Roman" w:cs="Times New Roman"/>
          <w:sz w:val="24"/>
          <w:szCs w:val="24"/>
        </w:rPr>
        <w:t xml:space="preserve"> in drugih gospodarksih dejavnosti.</w:t>
      </w:r>
      <w:r w:rsidR="00C42224">
        <w:rPr>
          <w:rFonts w:ascii="Times New Roman" w:eastAsia="Times New Roman" w:hAnsi="Times New Roman" w:cs="Times New Roman"/>
          <w:sz w:val="24"/>
          <w:szCs w:val="24"/>
        </w:rPr>
        <w:t xml:space="preserve"> </w:t>
      </w:r>
      <w:r w:rsidR="001C381C">
        <w:rPr>
          <w:rFonts w:ascii="Times New Roman" w:eastAsia="Times New Roman" w:hAnsi="Times New Roman" w:cs="Times New Roman"/>
          <w:sz w:val="24"/>
          <w:szCs w:val="24"/>
        </w:rPr>
        <w:t xml:space="preserve">Stanje je najslabše na jugu </w:t>
      </w:r>
      <w:r w:rsidR="00590DAD">
        <w:rPr>
          <w:rFonts w:ascii="Times New Roman" w:eastAsia="Times New Roman" w:hAnsi="Times New Roman" w:cs="Times New Roman"/>
          <w:sz w:val="24"/>
          <w:szCs w:val="24"/>
        </w:rPr>
        <w:t>Evrope</w:t>
      </w:r>
      <w:r w:rsidR="001C381C">
        <w:rPr>
          <w:rFonts w:ascii="Times New Roman" w:eastAsia="Times New Roman" w:hAnsi="Times New Roman" w:cs="Times New Roman"/>
          <w:sz w:val="24"/>
          <w:szCs w:val="24"/>
        </w:rPr>
        <w:t xml:space="preserve"> </w:t>
      </w:r>
      <w:r w:rsidR="00086F81">
        <w:rPr>
          <w:rFonts w:ascii="Times New Roman" w:eastAsia="Times New Roman" w:hAnsi="Times New Roman" w:cs="Times New Roman"/>
          <w:sz w:val="24"/>
          <w:szCs w:val="24"/>
        </w:rPr>
        <w:t>kjer</w:t>
      </w:r>
      <w:r w:rsidR="000D70F7">
        <w:rPr>
          <w:rFonts w:ascii="Times New Roman" w:eastAsia="Times New Roman" w:hAnsi="Times New Roman" w:cs="Times New Roman"/>
          <w:sz w:val="24"/>
          <w:szCs w:val="24"/>
        </w:rPr>
        <w:t xml:space="preserve"> letna</w:t>
      </w:r>
      <w:r w:rsidR="00086F81">
        <w:rPr>
          <w:rFonts w:ascii="Times New Roman" w:eastAsia="Times New Roman" w:hAnsi="Times New Roman" w:cs="Times New Roman"/>
          <w:sz w:val="24"/>
          <w:szCs w:val="24"/>
        </w:rPr>
        <w:t xml:space="preserve"> sušna obdobja postajajo stalnica,</w:t>
      </w:r>
      <w:r w:rsidR="001C381C">
        <w:rPr>
          <w:rFonts w:ascii="Times New Roman" w:eastAsia="Times New Roman" w:hAnsi="Times New Roman" w:cs="Times New Roman"/>
          <w:sz w:val="24"/>
          <w:szCs w:val="24"/>
        </w:rPr>
        <w:t xml:space="preserve"> leta 2014</w:t>
      </w:r>
      <w:r w:rsidR="00475FA9">
        <w:rPr>
          <w:rFonts w:ascii="Times New Roman" w:eastAsia="Times New Roman" w:hAnsi="Times New Roman" w:cs="Times New Roman"/>
          <w:sz w:val="24"/>
          <w:szCs w:val="24"/>
        </w:rPr>
        <w:t xml:space="preserve"> pa je</w:t>
      </w:r>
      <w:r w:rsidR="001C381C">
        <w:rPr>
          <w:rFonts w:ascii="Times New Roman" w:eastAsia="Times New Roman" w:hAnsi="Times New Roman" w:cs="Times New Roman"/>
          <w:sz w:val="24"/>
          <w:szCs w:val="24"/>
        </w:rPr>
        <w:t xml:space="preserve"> kar 40 odstotkov </w:t>
      </w:r>
      <w:r w:rsidR="00DE072D">
        <w:rPr>
          <w:rFonts w:ascii="Times New Roman" w:eastAsia="Times New Roman" w:hAnsi="Times New Roman" w:cs="Times New Roman"/>
          <w:sz w:val="24"/>
          <w:szCs w:val="24"/>
        </w:rPr>
        <w:t>ljudi</w:t>
      </w:r>
      <w:r w:rsidR="001C381C">
        <w:rPr>
          <w:rFonts w:ascii="Times New Roman" w:eastAsia="Times New Roman" w:hAnsi="Times New Roman" w:cs="Times New Roman"/>
          <w:sz w:val="24"/>
          <w:szCs w:val="24"/>
        </w:rPr>
        <w:t xml:space="preserve"> </w:t>
      </w:r>
      <w:r w:rsidR="00D85029">
        <w:rPr>
          <w:rFonts w:ascii="Times New Roman" w:eastAsia="Times New Roman" w:hAnsi="Times New Roman" w:cs="Times New Roman"/>
          <w:sz w:val="24"/>
          <w:szCs w:val="24"/>
        </w:rPr>
        <w:t xml:space="preserve">na območju Mediterana </w:t>
      </w:r>
      <w:r w:rsidR="001C381C">
        <w:rPr>
          <w:rFonts w:ascii="Times New Roman" w:eastAsia="Times New Roman" w:hAnsi="Times New Roman" w:cs="Times New Roman"/>
          <w:sz w:val="24"/>
          <w:szCs w:val="24"/>
        </w:rPr>
        <w:t xml:space="preserve">živelo </w:t>
      </w:r>
      <w:r w:rsidR="00EC7536">
        <w:rPr>
          <w:rFonts w:ascii="Times New Roman" w:eastAsia="Times New Roman" w:hAnsi="Times New Roman" w:cs="Times New Roman"/>
          <w:sz w:val="24"/>
          <w:szCs w:val="24"/>
        </w:rPr>
        <w:t>s</w:t>
      </w:r>
      <w:r w:rsidR="001C381C">
        <w:rPr>
          <w:rFonts w:ascii="Times New Roman" w:eastAsia="Times New Roman" w:hAnsi="Times New Roman" w:cs="Times New Roman"/>
          <w:sz w:val="24"/>
          <w:szCs w:val="24"/>
        </w:rPr>
        <w:t xml:space="preserve"> kritično</w:t>
      </w:r>
      <w:r w:rsidR="00682B49">
        <w:rPr>
          <w:rFonts w:ascii="Times New Roman" w:eastAsia="Times New Roman" w:hAnsi="Times New Roman" w:cs="Times New Roman"/>
          <w:sz w:val="24"/>
          <w:szCs w:val="24"/>
        </w:rPr>
        <w:t xml:space="preserve"> majhno</w:t>
      </w:r>
      <w:r w:rsidR="001C381C">
        <w:rPr>
          <w:rFonts w:ascii="Times New Roman" w:eastAsia="Times New Roman" w:hAnsi="Times New Roman" w:cs="Times New Roman"/>
          <w:sz w:val="24"/>
          <w:szCs w:val="24"/>
        </w:rPr>
        <w:t xml:space="preserve"> količino vode. </w:t>
      </w:r>
      <w:r w:rsidR="00EF3AAA" w:rsidRPr="00A705E4">
        <w:rPr>
          <w:rFonts w:ascii="Times New Roman" w:eastAsia="Times New Roman" w:hAnsi="Times New Roman" w:cs="Times New Roman"/>
          <w:sz w:val="24"/>
          <w:szCs w:val="24"/>
        </w:rPr>
        <w:fldChar w:fldCharType="begin" w:fldLock="1"/>
      </w:r>
      <w:r w:rsidR="00EF3AAA" w:rsidRPr="00A705E4">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container-title":"European Environment Agency","id":"ITEM-1","issued":{"date-parts":[["2020","11","23"]]},"title":"Water use and environmental pressures","type":"webpage"},"uris":["http://www.mendeley.com/documents/?uuid=06acc772-9f44-3e6b-b465-5ff9a9dd4709"]}],"mendeley":{"formattedCitation":"(&lt;i&gt;Water use and environmental pressures&lt;/i&gt;, 2020)","plainTextFormattedCitation":"(Water use and environmental pressures, 2020)","previouslyFormattedCitation":"(&lt;i&gt;Water use and environmental pressures&lt;/i&gt;, 2020)"},"properties":{"noteIndex":0},"schema":"https://github.com/citation-style-language/schema/raw/master/csl-citation.json"}</w:instrText>
      </w:r>
      <w:r w:rsidR="00EF3AAA" w:rsidRPr="00A705E4">
        <w:rPr>
          <w:rFonts w:ascii="Times New Roman" w:eastAsia="Times New Roman" w:hAnsi="Times New Roman" w:cs="Times New Roman"/>
          <w:sz w:val="24"/>
          <w:szCs w:val="24"/>
        </w:rPr>
        <w:fldChar w:fldCharType="separate"/>
      </w:r>
      <w:r w:rsidR="00EF3AAA" w:rsidRPr="00A705E4">
        <w:rPr>
          <w:rFonts w:ascii="Times New Roman" w:eastAsia="Times New Roman" w:hAnsi="Times New Roman" w:cs="Times New Roman"/>
          <w:noProof/>
          <w:sz w:val="24"/>
          <w:szCs w:val="24"/>
        </w:rPr>
        <w:t>(</w:t>
      </w:r>
      <w:r w:rsidR="00EF3AAA" w:rsidRPr="00A705E4">
        <w:rPr>
          <w:rFonts w:ascii="Times New Roman" w:eastAsia="Times New Roman" w:hAnsi="Times New Roman" w:cs="Times New Roman"/>
          <w:i/>
          <w:noProof/>
          <w:sz w:val="24"/>
          <w:szCs w:val="24"/>
        </w:rPr>
        <w:t>Water use and environmental pressures</w:t>
      </w:r>
      <w:r w:rsidR="00EF3AAA" w:rsidRPr="00A705E4">
        <w:rPr>
          <w:rFonts w:ascii="Times New Roman" w:eastAsia="Times New Roman" w:hAnsi="Times New Roman" w:cs="Times New Roman"/>
          <w:noProof/>
          <w:sz w:val="24"/>
          <w:szCs w:val="24"/>
        </w:rPr>
        <w:t>, 2020)</w:t>
      </w:r>
      <w:r w:rsidR="00EF3AAA" w:rsidRPr="00A705E4">
        <w:rPr>
          <w:rFonts w:ascii="Times New Roman" w:eastAsia="Times New Roman" w:hAnsi="Times New Roman" w:cs="Times New Roman"/>
          <w:sz w:val="24"/>
          <w:szCs w:val="24"/>
        </w:rPr>
        <w:fldChar w:fldCharType="end"/>
      </w:r>
    </w:p>
    <w:p w14:paraId="55EFFAD8" w14:textId="041B6EBE" w:rsidR="00AB3E44" w:rsidRDefault="00AB3E44"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Žal je drugod po svetu stanje še slabše svetovna zdravstvena organizacija WHO ocenjuje, da trenutno 2 miljardi ljudi po svetu nima dostop do sveže pitne vode. Hkrati napovedujejo tudi poslabšanje trenutne situacije in v bližni prihodnosti leta 2025 </w:t>
      </w:r>
      <w:r w:rsidR="001307A0">
        <w:rPr>
          <w:rFonts w:ascii="Times New Roman" w:eastAsia="Times New Roman" w:hAnsi="Times New Roman" w:cs="Times New Roman"/>
          <w:sz w:val="24"/>
          <w:szCs w:val="24"/>
        </w:rPr>
        <w:t xml:space="preserve">naj </w:t>
      </w:r>
      <w:r w:rsidRPr="00A705E4">
        <w:rPr>
          <w:rFonts w:ascii="Times New Roman" w:eastAsia="Times New Roman" w:hAnsi="Times New Roman" w:cs="Times New Roman"/>
          <w:sz w:val="24"/>
          <w:szCs w:val="24"/>
        </w:rPr>
        <w:t>bi se lahko ta številka povspela</w:t>
      </w:r>
      <w:r w:rsidR="00823530">
        <w:rPr>
          <w:rFonts w:ascii="Times New Roman" w:eastAsia="Times New Roman" w:hAnsi="Times New Roman" w:cs="Times New Roman"/>
          <w:sz w:val="24"/>
          <w:szCs w:val="24"/>
        </w:rPr>
        <w:t xml:space="preserve"> na</w:t>
      </w:r>
      <w:r w:rsidRPr="00A705E4">
        <w:rPr>
          <w:rFonts w:ascii="Times New Roman" w:eastAsia="Times New Roman" w:hAnsi="Times New Roman" w:cs="Times New Roman"/>
          <w:sz w:val="24"/>
          <w:szCs w:val="24"/>
        </w:rPr>
        <w:t xml:space="preserve"> kar 4 miljarde oziroma </w:t>
      </w:r>
      <w:r w:rsidR="006F27C5">
        <w:rPr>
          <w:rFonts w:ascii="Times New Roman" w:eastAsia="Times New Roman" w:hAnsi="Times New Roman" w:cs="Times New Roman"/>
          <w:sz w:val="24"/>
          <w:szCs w:val="24"/>
        </w:rPr>
        <w:t xml:space="preserve">skoraj </w:t>
      </w:r>
      <w:r w:rsidRPr="00A705E4">
        <w:rPr>
          <w:rFonts w:ascii="Times New Roman" w:eastAsia="Times New Roman" w:hAnsi="Times New Roman" w:cs="Times New Roman"/>
          <w:sz w:val="24"/>
          <w:szCs w:val="24"/>
        </w:rPr>
        <w:t>polovico svetovnega prebivalstva.</w:t>
      </w:r>
      <w:r w:rsidR="0080096C">
        <w:rPr>
          <w:rFonts w:ascii="Times New Roman" w:eastAsia="Times New Roman" w:hAnsi="Times New Roman" w:cs="Times New Roman"/>
          <w:sz w:val="24"/>
          <w:szCs w:val="24"/>
        </w:rPr>
        <w:t xml:space="preserve"> </w:t>
      </w:r>
      <w:r w:rsidR="0080096C" w:rsidRPr="00A705E4">
        <w:rPr>
          <w:rFonts w:ascii="Times New Roman" w:eastAsia="Times New Roman" w:hAnsi="Times New Roman" w:cs="Times New Roman"/>
          <w:sz w:val="24"/>
          <w:szCs w:val="24"/>
        </w:rPr>
        <w:fldChar w:fldCharType="begin" w:fldLock="1"/>
      </w:r>
      <w:r w:rsidR="0080096C" w:rsidRPr="00A705E4">
        <w:rPr>
          <w:rFonts w:ascii="Times New Roman" w:eastAsia="Times New Roman" w:hAnsi="Times New Roman" w:cs="Times New Roman"/>
          <w:sz w:val="24"/>
          <w:szCs w:val="24"/>
        </w:rPr>
        <w:instrText>ADDIN CSL_CITATION {"citationItems":[{"id":"ITEM-1","itemData":{"URL":"https://www.who.int/news-room/fact-sheets/detail/drinking-water","accessed":{"date-parts":[["2021","2","15"]]},"container-title":"WHO","id":"ITEM-1","issued":{"date-parts":[["2019","6","14"]]},"title":"Drinking-water","type":"webpage"},"uris":["http://www.mendeley.com/documents/?uuid=36f65064-e66e-356d-a820-824902944a2f"]}],"mendeley":{"formattedCitation":"(&lt;i&gt;Drinking-water&lt;/i&gt;, 2019)","plainTextFormattedCitation":"(Drinking-water, 2019)","previouslyFormattedCitation":"(&lt;i&gt;Drinking-water&lt;/i&gt;, 2019)"},"properties":{"noteIndex":0},"schema":"https://github.com/citation-style-language/schema/raw/master/csl-citation.json"}</w:instrText>
      </w:r>
      <w:r w:rsidR="0080096C" w:rsidRPr="00A705E4">
        <w:rPr>
          <w:rFonts w:ascii="Times New Roman" w:eastAsia="Times New Roman" w:hAnsi="Times New Roman" w:cs="Times New Roman"/>
          <w:sz w:val="24"/>
          <w:szCs w:val="24"/>
        </w:rPr>
        <w:fldChar w:fldCharType="separate"/>
      </w:r>
      <w:r w:rsidR="0080096C" w:rsidRPr="00A705E4">
        <w:rPr>
          <w:rFonts w:ascii="Times New Roman" w:eastAsia="Times New Roman" w:hAnsi="Times New Roman" w:cs="Times New Roman"/>
          <w:noProof/>
          <w:sz w:val="24"/>
          <w:szCs w:val="24"/>
        </w:rPr>
        <w:t>(</w:t>
      </w:r>
      <w:r w:rsidR="0080096C" w:rsidRPr="00A705E4">
        <w:rPr>
          <w:rFonts w:ascii="Times New Roman" w:eastAsia="Times New Roman" w:hAnsi="Times New Roman" w:cs="Times New Roman"/>
          <w:i/>
          <w:noProof/>
          <w:sz w:val="24"/>
          <w:szCs w:val="24"/>
        </w:rPr>
        <w:t>Drinking-water</w:t>
      </w:r>
      <w:r w:rsidR="0080096C" w:rsidRPr="00A705E4">
        <w:rPr>
          <w:rFonts w:ascii="Times New Roman" w:eastAsia="Times New Roman" w:hAnsi="Times New Roman" w:cs="Times New Roman"/>
          <w:noProof/>
          <w:sz w:val="24"/>
          <w:szCs w:val="24"/>
        </w:rPr>
        <w:t>, 2019)</w:t>
      </w:r>
      <w:r w:rsidR="0080096C" w:rsidRPr="00A705E4">
        <w:rPr>
          <w:rFonts w:ascii="Times New Roman" w:eastAsia="Times New Roman" w:hAnsi="Times New Roman" w:cs="Times New Roman"/>
          <w:sz w:val="24"/>
          <w:szCs w:val="24"/>
        </w:rPr>
        <w:fldChar w:fldCharType="end"/>
      </w:r>
    </w:p>
    <w:p w14:paraId="6020E494" w14:textId="3E91EDC4" w:rsidR="00523BCD" w:rsidRDefault="0054646F" w:rsidP="00722FC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pravljanje z vodnimi viri je področje pod katerega spadajo aktivnosti načrtovanja in izgradnje vodne infrastrukture</w:t>
      </w:r>
      <w:r w:rsidR="00304BB0">
        <w:rPr>
          <w:rFonts w:ascii="Times New Roman" w:eastAsia="Times New Roman" w:hAnsi="Times New Roman" w:cs="Times New Roman"/>
          <w:sz w:val="24"/>
          <w:szCs w:val="24"/>
        </w:rPr>
        <w:t xml:space="preserve"> </w:t>
      </w:r>
      <w:r w:rsidR="00EC691D">
        <w:rPr>
          <w:rFonts w:ascii="Times New Roman" w:eastAsia="Times New Roman" w:hAnsi="Times New Roman" w:cs="Times New Roman"/>
          <w:sz w:val="24"/>
          <w:szCs w:val="24"/>
        </w:rPr>
        <w:t>ter</w:t>
      </w:r>
      <w:r w:rsidR="00304BB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udi </w:t>
      </w:r>
      <w:r w:rsidR="009326E2">
        <w:rPr>
          <w:rFonts w:ascii="Times New Roman" w:eastAsia="Times New Roman" w:hAnsi="Times New Roman" w:cs="Times New Roman"/>
          <w:sz w:val="24"/>
          <w:szCs w:val="24"/>
        </w:rPr>
        <w:t>nadzor in distribucija</w:t>
      </w:r>
      <w:r>
        <w:rPr>
          <w:rFonts w:ascii="Times New Roman" w:eastAsia="Times New Roman" w:hAnsi="Times New Roman" w:cs="Times New Roman"/>
          <w:sz w:val="24"/>
          <w:szCs w:val="24"/>
        </w:rPr>
        <w:t xml:space="preserve"> vodnih virov.</w:t>
      </w:r>
      <w:r w:rsidR="00C51A3D">
        <w:rPr>
          <w:rFonts w:ascii="Times New Roman" w:eastAsia="Times New Roman" w:hAnsi="Times New Roman" w:cs="Times New Roman"/>
          <w:sz w:val="24"/>
          <w:szCs w:val="24"/>
        </w:rPr>
        <w:t xml:space="preserve"> </w:t>
      </w:r>
      <w:r w:rsidR="00A14EB6">
        <w:rPr>
          <w:rFonts w:ascii="Times New Roman" w:eastAsia="Times New Roman" w:hAnsi="Times New Roman" w:cs="Times New Roman"/>
          <w:sz w:val="24"/>
          <w:szCs w:val="24"/>
        </w:rPr>
        <w:t xml:space="preserve">Evropska </w:t>
      </w:r>
      <w:r w:rsidR="00072EC9">
        <w:rPr>
          <w:rFonts w:ascii="Times New Roman" w:eastAsia="Times New Roman" w:hAnsi="Times New Roman" w:cs="Times New Roman"/>
          <w:sz w:val="24"/>
          <w:szCs w:val="24"/>
        </w:rPr>
        <w:t>unija</w:t>
      </w:r>
      <w:r w:rsidR="00A14EB6">
        <w:rPr>
          <w:rFonts w:ascii="Times New Roman" w:eastAsia="Times New Roman" w:hAnsi="Times New Roman" w:cs="Times New Roman"/>
          <w:sz w:val="24"/>
          <w:szCs w:val="24"/>
        </w:rPr>
        <w:t xml:space="preserve"> se </w:t>
      </w:r>
      <w:r w:rsidR="00F8293A">
        <w:rPr>
          <w:rFonts w:ascii="Times New Roman" w:eastAsia="Times New Roman" w:hAnsi="Times New Roman" w:cs="Times New Roman"/>
          <w:sz w:val="24"/>
          <w:szCs w:val="24"/>
        </w:rPr>
        <w:t xml:space="preserve">že dolgo zaveda </w:t>
      </w:r>
      <w:r w:rsidR="00C51A3D">
        <w:rPr>
          <w:rFonts w:ascii="Times New Roman" w:eastAsia="Times New Roman" w:hAnsi="Times New Roman" w:cs="Times New Roman"/>
          <w:sz w:val="24"/>
          <w:szCs w:val="24"/>
        </w:rPr>
        <w:t>problematike</w:t>
      </w:r>
      <w:r w:rsidR="0012116D">
        <w:rPr>
          <w:rFonts w:ascii="Times New Roman" w:eastAsia="Times New Roman" w:hAnsi="Times New Roman" w:cs="Times New Roman"/>
          <w:sz w:val="24"/>
          <w:szCs w:val="24"/>
        </w:rPr>
        <w:t xml:space="preserve"> povezane z </w:t>
      </w:r>
      <w:r w:rsidR="000F0FA8">
        <w:rPr>
          <w:rFonts w:ascii="Times New Roman" w:eastAsia="Times New Roman" w:hAnsi="Times New Roman" w:cs="Times New Roman"/>
          <w:sz w:val="24"/>
          <w:szCs w:val="24"/>
        </w:rPr>
        <w:t>vodnimi viri</w:t>
      </w:r>
      <w:r w:rsidR="00A14EB6">
        <w:rPr>
          <w:rFonts w:ascii="Times New Roman" w:eastAsia="Times New Roman" w:hAnsi="Times New Roman" w:cs="Times New Roman"/>
          <w:sz w:val="24"/>
          <w:szCs w:val="24"/>
        </w:rPr>
        <w:t xml:space="preserve"> </w:t>
      </w:r>
      <w:r w:rsidR="00A807A8">
        <w:rPr>
          <w:rFonts w:ascii="Times New Roman" w:eastAsia="Times New Roman" w:hAnsi="Times New Roman" w:cs="Times New Roman"/>
          <w:sz w:val="24"/>
          <w:szCs w:val="24"/>
        </w:rPr>
        <w:t>in</w:t>
      </w:r>
      <w:r w:rsidR="00A14EB6">
        <w:rPr>
          <w:rFonts w:ascii="Times New Roman" w:eastAsia="Times New Roman" w:hAnsi="Times New Roman" w:cs="Times New Roman"/>
          <w:sz w:val="24"/>
          <w:szCs w:val="24"/>
        </w:rPr>
        <w:t xml:space="preserve"> se</w:t>
      </w:r>
      <w:r w:rsidR="00A807A8">
        <w:rPr>
          <w:rFonts w:ascii="Times New Roman" w:eastAsia="Times New Roman" w:hAnsi="Times New Roman" w:cs="Times New Roman"/>
          <w:sz w:val="24"/>
          <w:szCs w:val="24"/>
        </w:rPr>
        <w:t xml:space="preserve"> zato</w:t>
      </w:r>
      <w:r w:rsidR="00FB10BB">
        <w:rPr>
          <w:rFonts w:ascii="Times New Roman" w:eastAsia="Times New Roman" w:hAnsi="Times New Roman" w:cs="Times New Roman"/>
          <w:sz w:val="24"/>
          <w:szCs w:val="24"/>
        </w:rPr>
        <w:t xml:space="preserve"> z različnimi </w:t>
      </w:r>
      <w:r w:rsidR="004C1D14">
        <w:rPr>
          <w:rFonts w:ascii="Times New Roman" w:eastAsia="Times New Roman" w:hAnsi="Times New Roman" w:cs="Times New Roman"/>
          <w:sz w:val="24"/>
          <w:szCs w:val="24"/>
        </w:rPr>
        <w:t>iniciativa</w:t>
      </w:r>
      <w:r w:rsidR="000F0FA8">
        <w:rPr>
          <w:rFonts w:ascii="Times New Roman" w:eastAsia="Times New Roman" w:hAnsi="Times New Roman" w:cs="Times New Roman"/>
          <w:sz w:val="24"/>
          <w:szCs w:val="24"/>
        </w:rPr>
        <w:t>m</w:t>
      </w:r>
      <w:r w:rsidR="004C1D14">
        <w:rPr>
          <w:rFonts w:ascii="Times New Roman" w:eastAsia="Times New Roman" w:hAnsi="Times New Roman" w:cs="Times New Roman"/>
          <w:sz w:val="24"/>
          <w:szCs w:val="24"/>
        </w:rPr>
        <w:t>i</w:t>
      </w:r>
      <w:r w:rsidR="00FB10BB">
        <w:rPr>
          <w:rFonts w:ascii="Times New Roman" w:eastAsia="Times New Roman" w:hAnsi="Times New Roman" w:cs="Times New Roman"/>
          <w:sz w:val="24"/>
          <w:szCs w:val="24"/>
        </w:rPr>
        <w:t xml:space="preserve"> in </w:t>
      </w:r>
      <w:r w:rsidR="004C1D14">
        <w:rPr>
          <w:rFonts w:ascii="Times New Roman" w:eastAsia="Times New Roman" w:hAnsi="Times New Roman" w:cs="Times New Roman"/>
          <w:sz w:val="24"/>
          <w:szCs w:val="24"/>
        </w:rPr>
        <w:t>zakoni</w:t>
      </w:r>
      <w:r w:rsidR="00A14EB6">
        <w:rPr>
          <w:rFonts w:ascii="Times New Roman" w:eastAsia="Times New Roman" w:hAnsi="Times New Roman" w:cs="Times New Roman"/>
          <w:sz w:val="24"/>
          <w:szCs w:val="24"/>
        </w:rPr>
        <w:t xml:space="preserve"> že dolgo zavzema, za </w:t>
      </w:r>
      <w:r w:rsidR="000F0FA8">
        <w:rPr>
          <w:rFonts w:ascii="Times New Roman" w:eastAsia="Times New Roman" w:hAnsi="Times New Roman" w:cs="Times New Roman"/>
          <w:sz w:val="24"/>
          <w:szCs w:val="24"/>
        </w:rPr>
        <w:t xml:space="preserve">njihovo </w:t>
      </w:r>
      <w:r w:rsidR="00783387">
        <w:rPr>
          <w:rFonts w:ascii="Times New Roman" w:eastAsia="Times New Roman" w:hAnsi="Times New Roman" w:cs="Times New Roman"/>
          <w:sz w:val="24"/>
          <w:szCs w:val="24"/>
        </w:rPr>
        <w:t xml:space="preserve">učinkovito in </w:t>
      </w:r>
      <w:r w:rsidR="00A14EB6">
        <w:rPr>
          <w:rFonts w:ascii="Times New Roman" w:eastAsia="Times New Roman" w:hAnsi="Times New Roman" w:cs="Times New Roman"/>
          <w:sz w:val="24"/>
          <w:szCs w:val="24"/>
        </w:rPr>
        <w:t xml:space="preserve">trajnostno </w:t>
      </w:r>
      <w:r w:rsidR="00F8293A">
        <w:rPr>
          <w:rFonts w:ascii="Times New Roman" w:eastAsia="Times New Roman" w:hAnsi="Times New Roman" w:cs="Times New Roman"/>
          <w:sz w:val="24"/>
          <w:szCs w:val="24"/>
        </w:rPr>
        <w:t>upravljanj</w:t>
      </w:r>
      <w:r w:rsidR="000F0FA8">
        <w:rPr>
          <w:rFonts w:ascii="Times New Roman" w:eastAsia="Times New Roman" w:hAnsi="Times New Roman" w:cs="Times New Roman"/>
          <w:sz w:val="24"/>
          <w:szCs w:val="24"/>
        </w:rPr>
        <w:t>e</w:t>
      </w:r>
      <w:r w:rsidR="00A14EB6">
        <w:rPr>
          <w:rFonts w:ascii="Times New Roman" w:eastAsia="Times New Roman" w:hAnsi="Times New Roman" w:cs="Times New Roman"/>
          <w:sz w:val="24"/>
          <w:szCs w:val="24"/>
        </w:rPr>
        <w:t>.</w:t>
      </w:r>
      <w:r w:rsidR="006D479E">
        <w:rPr>
          <w:rFonts w:ascii="Times New Roman" w:eastAsia="Times New Roman" w:hAnsi="Times New Roman" w:cs="Times New Roman"/>
          <w:sz w:val="24"/>
          <w:szCs w:val="24"/>
        </w:rPr>
        <w:t xml:space="preserve"> Leta 2012 je tako Evropska komisija predstavila načrt za varovanje evropskih vodnih virov v katerih </w:t>
      </w:r>
      <w:r w:rsidR="00753DF5">
        <w:rPr>
          <w:rFonts w:ascii="Times New Roman" w:eastAsia="Times New Roman" w:hAnsi="Times New Roman" w:cs="Times New Roman"/>
          <w:sz w:val="24"/>
          <w:szCs w:val="24"/>
        </w:rPr>
        <w:t xml:space="preserve">postavlja minimalne standarde za kvantiteto in kvaliteto voda. </w:t>
      </w:r>
      <w:r w:rsidR="00CF37C4">
        <w:rPr>
          <w:rFonts w:ascii="Times New Roman" w:eastAsia="Times New Roman" w:hAnsi="Times New Roman" w:cs="Times New Roman"/>
          <w:sz w:val="24"/>
          <w:szCs w:val="24"/>
        </w:rPr>
        <w:fldChar w:fldCharType="begin" w:fldLock="1"/>
      </w:r>
      <w:r w:rsidR="006D479E">
        <w:rPr>
          <w:rFonts w:ascii="Times New Roman" w:eastAsia="Times New Roman" w:hAnsi="Times New Roman" w:cs="Times New Roman"/>
          <w:sz w:val="24"/>
          <w:szCs w:val="24"/>
        </w:rPr>
        <w:instrText>ADDIN CSL_CITATION {"citationItems":[{"id":"ITEM-1","itemData":{"URL":"https://www.europarl.europa.eu/factsheets/en/sheet/74/water-protection-and-management","accessed":{"date-parts":[["2021","2","25"]]},"author":[{"dropping-particle":"","family":"Kurrer","given":"Christian","non-dropping-particle":"","parse-names":false,"suffix":""}],"id":"ITEM-1","issued":{"date-parts":[["2021","1"]]},"title":"Water protection and management","type":"webpage"},"uris":["http://www.mendeley.com/documents/?uuid=0d4be68e-2301-3788-889f-65eabe88fe8b"]}],"mendeley":{"formattedCitation":"(Kurrer, 2021)","plainTextFormattedCitation":"(Kurrer, 2021)","previouslyFormattedCitation":"(Kurrer, 2021)"},"properties":{"noteIndex":0},"schema":"https://github.com/citation-style-language/schema/raw/master/csl-citation.json"}</w:instrText>
      </w:r>
      <w:r w:rsidR="00CF37C4">
        <w:rPr>
          <w:rFonts w:ascii="Times New Roman" w:eastAsia="Times New Roman" w:hAnsi="Times New Roman" w:cs="Times New Roman"/>
          <w:sz w:val="24"/>
          <w:szCs w:val="24"/>
        </w:rPr>
        <w:fldChar w:fldCharType="separate"/>
      </w:r>
      <w:r w:rsidR="00CF37C4" w:rsidRPr="00CF37C4">
        <w:rPr>
          <w:rFonts w:ascii="Times New Roman" w:eastAsia="Times New Roman" w:hAnsi="Times New Roman" w:cs="Times New Roman"/>
          <w:noProof/>
          <w:sz w:val="24"/>
          <w:szCs w:val="24"/>
        </w:rPr>
        <w:t>(Kurrer, 2021)</w:t>
      </w:r>
      <w:r w:rsidR="00CF37C4">
        <w:rPr>
          <w:rFonts w:ascii="Times New Roman" w:eastAsia="Times New Roman" w:hAnsi="Times New Roman" w:cs="Times New Roman"/>
          <w:sz w:val="24"/>
          <w:szCs w:val="24"/>
        </w:rPr>
        <w:fldChar w:fldCharType="end"/>
      </w:r>
      <w:r w:rsidR="00CF37C4">
        <w:rPr>
          <w:rFonts w:ascii="Times New Roman" w:eastAsia="Times New Roman" w:hAnsi="Times New Roman" w:cs="Times New Roman"/>
          <w:sz w:val="24"/>
          <w:szCs w:val="24"/>
        </w:rPr>
        <w:t>.</w:t>
      </w:r>
    </w:p>
    <w:p w14:paraId="67F5029B" w14:textId="0CCC22B3" w:rsidR="00E73A05" w:rsidRPr="00A705E4" w:rsidRDefault="000330CF" w:rsidP="00722FC3">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Ključen del rešitve, ki nam bo pomagala bolje upravljati in nadzirati vodne vire</w:t>
      </w:r>
      <w:r w:rsidR="009D15B5">
        <w:rPr>
          <w:rFonts w:ascii="Times New Roman" w:eastAsia="Times New Roman" w:hAnsi="Times New Roman" w:cs="Times New Roman"/>
          <w:sz w:val="24"/>
          <w:szCs w:val="24"/>
        </w:rPr>
        <w:t>,</w:t>
      </w:r>
      <w:r w:rsidRPr="00A705E4">
        <w:rPr>
          <w:rFonts w:ascii="Times New Roman" w:eastAsia="Times New Roman" w:hAnsi="Times New Roman" w:cs="Times New Roman"/>
          <w:sz w:val="24"/>
          <w:szCs w:val="24"/>
        </w:rPr>
        <w:t xml:space="preserve"> bo odigrala informacijska tehnologija. To prepoznava tudi Italiansko podjetje Acea, ki je vodilni ponudnik </w:t>
      </w:r>
      <w:r w:rsidR="006043B0" w:rsidRPr="00A705E4">
        <w:rPr>
          <w:rFonts w:ascii="Times New Roman" w:eastAsia="Times New Roman" w:hAnsi="Times New Roman" w:cs="Times New Roman"/>
          <w:sz w:val="24"/>
          <w:szCs w:val="24"/>
        </w:rPr>
        <w:t xml:space="preserve">vodovodnih in </w:t>
      </w:r>
      <w:r w:rsidRPr="00A705E4">
        <w:rPr>
          <w:rFonts w:ascii="Times New Roman" w:eastAsia="Times New Roman" w:hAnsi="Times New Roman" w:cs="Times New Roman"/>
          <w:sz w:val="24"/>
          <w:szCs w:val="24"/>
        </w:rPr>
        <w:t xml:space="preserve">storitev v </w:t>
      </w:r>
      <w:r w:rsidR="00423EA7">
        <w:rPr>
          <w:rFonts w:ascii="Times New Roman" w:eastAsia="Times New Roman" w:hAnsi="Times New Roman" w:cs="Times New Roman"/>
          <w:sz w:val="24"/>
          <w:szCs w:val="24"/>
        </w:rPr>
        <w:t>centralni</w:t>
      </w:r>
      <w:r w:rsidR="00A060D2">
        <w:rPr>
          <w:rFonts w:ascii="Times New Roman" w:eastAsia="Times New Roman" w:hAnsi="Times New Roman" w:cs="Times New Roman"/>
          <w:sz w:val="24"/>
          <w:szCs w:val="24"/>
        </w:rPr>
        <w:t xml:space="preserve"> </w:t>
      </w:r>
      <w:r w:rsidRPr="00A705E4">
        <w:rPr>
          <w:rFonts w:ascii="Times New Roman" w:eastAsia="Times New Roman" w:hAnsi="Times New Roman" w:cs="Times New Roman"/>
          <w:sz w:val="24"/>
          <w:szCs w:val="24"/>
        </w:rPr>
        <w:t>Italiji</w:t>
      </w:r>
      <w:r w:rsidR="006043B0" w:rsidRPr="00A705E4">
        <w:rPr>
          <w:rFonts w:ascii="Times New Roman" w:eastAsia="Times New Roman" w:hAnsi="Times New Roman" w:cs="Times New Roman"/>
          <w:sz w:val="24"/>
          <w:szCs w:val="24"/>
        </w:rPr>
        <w:t>. Podjetje od leta 1999 kotira na Italianski borzi in ima trenutno 9 milionov odjemalcev.</w:t>
      </w:r>
      <w:r w:rsidR="00391F4D" w:rsidRPr="00A705E4">
        <w:rPr>
          <w:rFonts w:ascii="Times New Roman" w:eastAsia="Times New Roman" w:hAnsi="Times New Roman" w:cs="Times New Roman"/>
          <w:sz w:val="24"/>
          <w:szCs w:val="24"/>
        </w:rPr>
        <w:t xml:space="preserve"> Acea je decembra 2020 na spletnem portalu Kaggle objavilo izziv v katerem pozivajo raziskovalce, da z podatki njihovih vodnih virov izdelajo </w:t>
      </w:r>
      <w:r w:rsidR="00616A00">
        <w:rPr>
          <w:rFonts w:ascii="Times New Roman" w:eastAsia="Times New Roman" w:hAnsi="Times New Roman" w:cs="Times New Roman"/>
          <w:sz w:val="24"/>
          <w:szCs w:val="24"/>
        </w:rPr>
        <w:t>napovedovalne</w:t>
      </w:r>
      <w:r w:rsidR="00391F4D" w:rsidRPr="00A705E4">
        <w:rPr>
          <w:rFonts w:ascii="Times New Roman" w:eastAsia="Times New Roman" w:hAnsi="Times New Roman" w:cs="Times New Roman"/>
          <w:sz w:val="24"/>
          <w:szCs w:val="24"/>
        </w:rPr>
        <w:t xml:space="preserve"> modele</w:t>
      </w:r>
      <w:r w:rsidR="00D65AE1" w:rsidRPr="00A705E4">
        <w:rPr>
          <w:rFonts w:ascii="Times New Roman" w:eastAsia="Times New Roman" w:hAnsi="Times New Roman" w:cs="Times New Roman"/>
          <w:sz w:val="24"/>
          <w:szCs w:val="24"/>
        </w:rPr>
        <w:t xml:space="preserve"> za napovedovanje količine vode</w:t>
      </w:r>
      <w:r w:rsidR="00391F4D" w:rsidRPr="00A705E4">
        <w:rPr>
          <w:rFonts w:ascii="Times New Roman" w:eastAsia="Times New Roman" w:hAnsi="Times New Roman" w:cs="Times New Roman"/>
          <w:sz w:val="24"/>
          <w:szCs w:val="24"/>
        </w:rPr>
        <w:t xml:space="preserve"> </w:t>
      </w:r>
      <w:r w:rsidR="00391F4D" w:rsidRPr="00A705E4">
        <w:rPr>
          <w:rFonts w:ascii="Times New Roman" w:eastAsia="Times New Roman" w:hAnsi="Times New Roman" w:cs="Times New Roman"/>
          <w:sz w:val="24"/>
          <w:szCs w:val="24"/>
        </w:rPr>
        <w:fldChar w:fldCharType="begin" w:fldLock="1"/>
      </w:r>
      <w:r w:rsidR="00DA2FF8" w:rsidRPr="00A705E4">
        <w:rPr>
          <w:rFonts w:ascii="Times New Roman" w:eastAsia="Times New Roman" w:hAnsi="Times New Roman" w:cs="Times New Roman"/>
          <w:sz w:val="24"/>
          <w:szCs w:val="24"/>
        </w:rPr>
        <w:instrText>ADDIN CSL_CITATION {"citationItems":[{"id":"ITEM-1","itemData":{"URL":"https://www.kaggle.com/c/acea-water-prediction","accessed":{"date-parts":[["2021","2","16"]]},"container-title":"kaggle.com","id":"ITEM-1","issued":{"date-parts":[["2020","12","10"]]},"title":"Acea Smart Water Analytics","type":"webpage"},"uris":["http://www.mendeley.com/documents/?uuid=c47ebf7a-cbe9-3112-8563-6a4be74a0e3d"]}],"mendeley":{"formattedCitation":"(&lt;i&gt;Acea Smart Water Analytics&lt;/i&gt;, 2020)","plainTextFormattedCitation":"(Acea Smart Water Analytics, 2020)","previouslyFormattedCitation":"(&lt;i&gt;Acea Smart Water Analytics&lt;/i&gt;, 2020)"},"properties":{"noteIndex":0},"schema":"https://github.com/citation-style-language/schema/raw/master/csl-citation.json"}</w:instrText>
      </w:r>
      <w:r w:rsidR="00391F4D" w:rsidRPr="00A705E4">
        <w:rPr>
          <w:rFonts w:ascii="Times New Roman" w:eastAsia="Times New Roman" w:hAnsi="Times New Roman" w:cs="Times New Roman"/>
          <w:sz w:val="24"/>
          <w:szCs w:val="24"/>
        </w:rPr>
        <w:fldChar w:fldCharType="separate"/>
      </w:r>
      <w:r w:rsidR="00391F4D" w:rsidRPr="00A705E4">
        <w:rPr>
          <w:rFonts w:ascii="Times New Roman" w:eastAsia="Times New Roman" w:hAnsi="Times New Roman" w:cs="Times New Roman"/>
          <w:noProof/>
          <w:sz w:val="24"/>
          <w:szCs w:val="24"/>
        </w:rPr>
        <w:t>(</w:t>
      </w:r>
      <w:r w:rsidR="00391F4D" w:rsidRPr="00A705E4">
        <w:rPr>
          <w:rFonts w:ascii="Times New Roman" w:eastAsia="Times New Roman" w:hAnsi="Times New Roman" w:cs="Times New Roman"/>
          <w:i/>
          <w:noProof/>
          <w:sz w:val="24"/>
          <w:szCs w:val="24"/>
        </w:rPr>
        <w:t>Acea Smart Water Analytics</w:t>
      </w:r>
      <w:r w:rsidR="00391F4D" w:rsidRPr="00A705E4">
        <w:rPr>
          <w:rFonts w:ascii="Times New Roman" w:eastAsia="Times New Roman" w:hAnsi="Times New Roman" w:cs="Times New Roman"/>
          <w:noProof/>
          <w:sz w:val="24"/>
          <w:szCs w:val="24"/>
        </w:rPr>
        <w:t>, 2020)</w:t>
      </w:r>
      <w:r w:rsidR="00391F4D" w:rsidRPr="00A705E4">
        <w:rPr>
          <w:rFonts w:ascii="Times New Roman" w:eastAsia="Times New Roman" w:hAnsi="Times New Roman" w:cs="Times New Roman"/>
          <w:sz w:val="24"/>
          <w:szCs w:val="24"/>
        </w:rPr>
        <w:fldChar w:fldCharType="end"/>
      </w:r>
      <w:r w:rsidR="00E65F4F" w:rsidRPr="00A705E4">
        <w:rPr>
          <w:rFonts w:ascii="Times New Roman" w:eastAsia="Times New Roman" w:hAnsi="Times New Roman" w:cs="Times New Roman"/>
          <w:sz w:val="24"/>
          <w:szCs w:val="24"/>
        </w:rPr>
        <w:t xml:space="preserve">. Z uspešnimi </w:t>
      </w:r>
      <w:r w:rsidR="009D15B5">
        <w:rPr>
          <w:rFonts w:ascii="Times New Roman" w:eastAsia="Times New Roman" w:hAnsi="Times New Roman" w:cs="Times New Roman"/>
          <w:sz w:val="24"/>
          <w:szCs w:val="24"/>
        </w:rPr>
        <w:t>napovednimi</w:t>
      </w:r>
      <w:r w:rsidR="009D15B5" w:rsidRPr="00A705E4">
        <w:rPr>
          <w:rFonts w:ascii="Times New Roman" w:eastAsia="Times New Roman" w:hAnsi="Times New Roman" w:cs="Times New Roman"/>
          <w:sz w:val="24"/>
          <w:szCs w:val="24"/>
        </w:rPr>
        <w:t xml:space="preserve"> </w:t>
      </w:r>
      <w:r w:rsidR="00E65F4F" w:rsidRPr="00A705E4">
        <w:rPr>
          <w:rFonts w:ascii="Times New Roman" w:eastAsia="Times New Roman" w:hAnsi="Times New Roman" w:cs="Times New Roman"/>
          <w:sz w:val="24"/>
          <w:szCs w:val="24"/>
        </w:rPr>
        <w:t xml:space="preserve">modeli bi podjetje lahko </w:t>
      </w:r>
      <w:r w:rsidR="00B3689F" w:rsidRPr="00A705E4">
        <w:rPr>
          <w:rFonts w:ascii="Times New Roman" w:eastAsia="Times New Roman" w:hAnsi="Times New Roman" w:cs="Times New Roman"/>
          <w:sz w:val="24"/>
          <w:szCs w:val="24"/>
        </w:rPr>
        <w:t xml:space="preserve">bolje </w:t>
      </w:r>
      <w:r w:rsidR="006F3C82">
        <w:rPr>
          <w:rFonts w:ascii="Times New Roman" w:eastAsia="Times New Roman" w:hAnsi="Times New Roman" w:cs="Times New Roman"/>
          <w:sz w:val="24"/>
          <w:szCs w:val="24"/>
        </w:rPr>
        <w:t>preprečevalo</w:t>
      </w:r>
      <w:r w:rsidR="00A17CB6" w:rsidRPr="00A705E4">
        <w:rPr>
          <w:rFonts w:ascii="Times New Roman" w:eastAsia="Times New Roman" w:hAnsi="Times New Roman" w:cs="Times New Roman"/>
          <w:sz w:val="24"/>
          <w:szCs w:val="24"/>
        </w:rPr>
        <w:t xml:space="preserve"> poplave ali pa pričeli opozarjati na varčevanje z vodo še pred</w:t>
      </w:r>
      <w:r w:rsidR="009D15B5">
        <w:rPr>
          <w:rFonts w:ascii="Times New Roman" w:eastAsia="Times New Roman" w:hAnsi="Times New Roman" w:cs="Times New Roman"/>
          <w:sz w:val="24"/>
          <w:szCs w:val="24"/>
        </w:rPr>
        <w:t>en njena raven</w:t>
      </w:r>
      <w:r w:rsidR="00A17CB6" w:rsidRPr="00A705E4">
        <w:rPr>
          <w:rFonts w:ascii="Times New Roman" w:eastAsia="Times New Roman" w:hAnsi="Times New Roman" w:cs="Times New Roman"/>
          <w:sz w:val="24"/>
          <w:szCs w:val="24"/>
        </w:rPr>
        <w:t xml:space="preserve"> pade pod kritično</w:t>
      </w:r>
      <w:r w:rsidR="00634BD7">
        <w:rPr>
          <w:rFonts w:ascii="Times New Roman" w:eastAsia="Times New Roman" w:hAnsi="Times New Roman" w:cs="Times New Roman"/>
          <w:sz w:val="24"/>
          <w:szCs w:val="24"/>
        </w:rPr>
        <w:t xml:space="preserve"> mejo</w:t>
      </w:r>
      <w:r w:rsidR="00A17CB6"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 xml:space="preserve"> O tem</w:t>
      </w:r>
      <w:r w:rsidR="009D15B5">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 xml:space="preserve"> kako pomembna se jim zdi rešitev tega problema</w:t>
      </w:r>
      <w:r w:rsidR="009D15B5">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 xml:space="preserve"> priča tudi dejstvo da so na izzvu za primerno rešitev ponudili $25</w:t>
      </w:r>
      <w:r w:rsidR="000E44DA"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000 nagrade.</w:t>
      </w:r>
      <w:r w:rsidR="00B47EE4">
        <w:rPr>
          <w:rFonts w:ascii="Times New Roman" w:eastAsia="Times New Roman" w:hAnsi="Times New Roman" w:cs="Times New Roman"/>
          <w:sz w:val="24"/>
          <w:szCs w:val="24"/>
        </w:rPr>
        <w:br w:type="page"/>
      </w:r>
      <w:r w:rsidR="000D3EE2" w:rsidRPr="00A705E4">
        <w:rPr>
          <w:rFonts w:ascii="Times New Roman" w:eastAsia="Times New Roman" w:hAnsi="Times New Roman" w:cs="Times New Roman"/>
          <w:sz w:val="24"/>
          <w:szCs w:val="24"/>
        </w:rPr>
        <w:lastRenderedPageBreak/>
        <w:t>Različni raziskovalni programi Evropske unije ponujajo še več priložnosti za inovativne in interdisciplinarne rešitve</w:t>
      </w:r>
      <w:r w:rsidR="007A6815" w:rsidRPr="00A705E4">
        <w:rPr>
          <w:rFonts w:ascii="Times New Roman" w:eastAsia="Times New Roman" w:hAnsi="Times New Roman" w:cs="Times New Roman"/>
          <w:sz w:val="24"/>
          <w:szCs w:val="24"/>
        </w:rPr>
        <w:t xml:space="preserve"> ki bi pomagali izboljšati upravljanje z vodnimi viri.</w:t>
      </w:r>
      <w:r w:rsidR="00722FC3" w:rsidRPr="00A705E4">
        <w:rPr>
          <w:rFonts w:ascii="Times New Roman" w:eastAsia="Times New Roman" w:hAnsi="Times New Roman" w:cs="Times New Roman"/>
          <w:sz w:val="24"/>
          <w:szCs w:val="24"/>
        </w:rPr>
        <w:t xml:space="preserve"> Tako recimo</w:t>
      </w:r>
      <w:r w:rsidR="006927D8"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 xml:space="preserve">Evropska vesoljska agencija ESA v okviru programa Copernikus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00704EBA" w:rsidRPr="00A705E4">
        <w:rPr>
          <w:rFonts w:ascii="Times New Roman" w:eastAsia="Times New Roman" w:hAnsi="Times New Roman" w:cs="Times New Roman"/>
          <w:sz w:val="24"/>
          <w:szCs w:val="24"/>
        </w:rPr>
        <w:t>kar</w:t>
      </w:r>
      <w:r w:rsidR="00722FC3" w:rsidRPr="00A705E4">
        <w:rPr>
          <w:rFonts w:ascii="Times New Roman" w:eastAsia="Times New Roman" w:hAnsi="Times New Roman" w:cs="Times New Roman"/>
          <w:sz w:val="24"/>
          <w:szCs w:val="24"/>
        </w:rPr>
        <w:t xml:space="preserve"> </w:t>
      </w:r>
      <w:r w:rsidR="00D4356A">
        <w:rPr>
          <w:rFonts w:ascii="Times New Roman" w:eastAsia="Times New Roman" w:hAnsi="Times New Roman" w:cs="Times New Roman"/>
          <w:sz w:val="24"/>
          <w:szCs w:val="24"/>
        </w:rPr>
        <w:t>30-imi</w:t>
      </w:r>
      <w:r w:rsidR="00DF5B4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posebnimi sateliti izvaja slikanje celotne zemlje</w:t>
      </w:r>
      <w:r w:rsidR="000174E9" w:rsidRPr="00A705E4">
        <w:rPr>
          <w:rFonts w:ascii="Times New Roman" w:eastAsia="Times New Roman" w:hAnsi="Times New Roman" w:cs="Times New Roman"/>
          <w:sz w:val="24"/>
          <w:szCs w:val="24"/>
        </w:rPr>
        <w:t xml:space="preserve">, posebno zanimiva sta </w:t>
      </w:r>
      <w:r w:rsidR="009E0533">
        <w:rPr>
          <w:rFonts w:ascii="Times New Roman" w:eastAsia="Times New Roman" w:hAnsi="Times New Roman" w:cs="Times New Roman"/>
          <w:sz w:val="24"/>
          <w:szCs w:val="24"/>
        </w:rPr>
        <w:t>2</w:t>
      </w:r>
      <w:r w:rsidR="000174E9" w:rsidRPr="00A705E4">
        <w:rPr>
          <w:rFonts w:ascii="Times New Roman" w:eastAsia="Times New Roman" w:hAnsi="Times New Roman" w:cs="Times New Roman"/>
          <w:sz w:val="24"/>
          <w:szCs w:val="24"/>
        </w:rPr>
        <w:t xml:space="preserve"> satelita imenovana Sentinel</w:t>
      </w:r>
      <w:r w:rsidR="001F351F" w:rsidRPr="00A705E4">
        <w:rPr>
          <w:rFonts w:ascii="Times New Roman" w:eastAsia="Times New Roman" w:hAnsi="Times New Roman" w:cs="Times New Roman"/>
          <w:sz w:val="24"/>
          <w:szCs w:val="24"/>
        </w:rPr>
        <w:t>-</w:t>
      </w:r>
      <w:r w:rsidR="000174E9" w:rsidRPr="00A705E4">
        <w:rPr>
          <w:rFonts w:ascii="Times New Roman" w:eastAsia="Times New Roman" w:hAnsi="Times New Roman" w:cs="Times New Roman"/>
          <w:sz w:val="24"/>
          <w:szCs w:val="24"/>
        </w:rPr>
        <w:t xml:space="preserve">2, ki kar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000174E9" w:rsidRPr="00A705E4">
        <w:rPr>
          <w:rFonts w:ascii="Times New Roman" w:eastAsia="Times New Roman" w:hAnsi="Times New Roman" w:cs="Times New Roman"/>
          <w:sz w:val="24"/>
          <w:szCs w:val="24"/>
        </w:rPr>
        <w:t>13 senzorji zajemata različne podatke</w:t>
      </w:r>
      <w:r w:rsidR="005F34DC">
        <w:rPr>
          <w:rFonts w:ascii="Times New Roman" w:eastAsia="Times New Roman" w:hAnsi="Times New Roman" w:cs="Times New Roman"/>
          <w:sz w:val="24"/>
          <w:szCs w:val="24"/>
        </w:rPr>
        <w:t xml:space="preserve"> iz površja zemlje</w:t>
      </w:r>
      <w:r w:rsidR="006927D8" w:rsidRPr="00A705E4">
        <w:rPr>
          <w:rFonts w:ascii="Times New Roman" w:eastAsia="Times New Roman" w:hAnsi="Times New Roman" w:cs="Times New Roman"/>
          <w:sz w:val="24"/>
          <w:szCs w:val="24"/>
        </w:rPr>
        <w:t xml:space="preserve"> </w:t>
      </w:r>
      <w:r w:rsidR="006927D8" w:rsidRPr="00A705E4">
        <w:rPr>
          <w:rFonts w:ascii="Times New Roman" w:eastAsia="Times New Roman" w:hAnsi="Times New Roman" w:cs="Times New Roman"/>
          <w:sz w:val="24"/>
          <w:szCs w:val="24"/>
        </w:rPr>
        <w:fldChar w:fldCharType="begin" w:fldLock="1"/>
      </w:r>
      <w:r w:rsidR="00365DB0" w:rsidRPr="00A705E4">
        <w:rPr>
          <w:rFonts w:ascii="Times New Roman" w:eastAsia="Times New Roman" w:hAnsi="Times New Roman" w:cs="Times New Roman"/>
          <w:sz w:val="24"/>
          <w:szCs w:val="24"/>
        </w:rPr>
        <w:instrText>ADDIN CSL_CITATION {"citationItems":[{"id":"ITEM-1","itemData":{"DOI":"10.1021/ie51400a018","ISSN":"00197866","abstract":"The full SENTINEL-2 mission comprises twin polar-orbiting satellites in the same orbit, phased at 180° to each other. The","author":[{"dropping-particle":"","family":"Suhet","given":"","non-dropping-particle":"","parse-names":false,"suffix":""}],"id":"ITEM-1","issued":{"date-parts":[["2015"]]},"publisher":"European Space Agency","title":"Sentinel-2 User Handbook","type":"book"},"uris":["http://www.mendeley.com/documents/?uuid=408ee3e7-6614-4489-81f7-992708959ebb"]}],"mendeley":{"formattedCitation":"(Suhet, 2015)","plainTextFormattedCitation":"(Suhet, 2015)","previouslyFormattedCitation":"(Suhet, 2015)"},"properties":{"noteIndex":0},"schema":"https://github.com/citation-style-language/schema/raw/master/csl-citation.json"}</w:instrText>
      </w:r>
      <w:r w:rsidR="006927D8" w:rsidRPr="00A705E4">
        <w:rPr>
          <w:rFonts w:ascii="Times New Roman" w:eastAsia="Times New Roman" w:hAnsi="Times New Roman" w:cs="Times New Roman"/>
          <w:sz w:val="24"/>
          <w:szCs w:val="24"/>
        </w:rPr>
        <w:fldChar w:fldCharType="separate"/>
      </w:r>
      <w:r w:rsidR="006927D8" w:rsidRPr="00A705E4">
        <w:rPr>
          <w:rFonts w:ascii="Times New Roman" w:eastAsia="Times New Roman" w:hAnsi="Times New Roman" w:cs="Times New Roman"/>
          <w:noProof/>
          <w:sz w:val="24"/>
          <w:szCs w:val="24"/>
        </w:rPr>
        <w:t>(Suhet, 2015)</w:t>
      </w:r>
      <w:r w:rsidR="006927D8" w:rsidRPr="00A705E4">
        <w:rPr>
          <w:rFonts w:ascii="Times New Roman" w:eastAsia="Times New Roman" w:hAnsi="Times New Roman" w:cs="Times New Roman"/>
          <w:sz w:val="24"/>
          <w:szCs w:val="24"/>
        </w:rPr>
        <w:fldChar w:fldCharType="end"/>
      </w:r>
      <w:r w:rsidR="00076C1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 xml:space="preserve">. </w:t>
      </w:r>
      <w:r w:rsidR="00AC4CEF" w:rsidRPr="00A705E4">
        <w:rPr>
          <w:rFonts w:ascii="Times New Roman" w:eastAsia="Times New Roman" w:hAnsi="Times New Roman" w:cs="Times New Roman"/>
          <w:sz w:val="24"/>
          <w:szCs w:val="24"/>
        </w:rPr>
        <w:t xml:space="preserve">Zbrani podatki programa Copernikus </w:t>
      </w:r>
      <w:r w:rsidR="00722FC3" w:rsidRPr="00A705E4">
        <w:rPr>
          <w:rFonts w:ascii="Times New Roman" w:eastAsia="Times New Roman" w:hAnsi="Times New Roman" w:cs="Times New Roman"/>
          <w:sz w:val="24"/>
          <w:szCs w:val="24"/>
        </w:rPr>
        <w:t xml:space="preserve">so nato prosto dostopni </w:t>
      </w:r>
      <w:r w:rsidR="008F669E" w:rsidRPr="00A705E4">
        <w:rPr>
          <w:rFonts w:ascii="Times New Roman" w:eastAsia="Times New Roman" w:hAnsi="Times New Roman" w:cs="Times New Roman"/>
          <w:sz w:val="24"/>
          <w:szCs w:val="24"/>
        </w:rPr>
        <w:t>javnosti</w:t>
      </w:r>
      <w:r w:rsidR="00722FC3" w:rsidRPr="00A705E4">
        <w:rPr>
          <w:rFonts w:ascii="Times New Roman" w:eastAsia="Times New Roman" w:hAnsi="Times New Roman" w:cs="Times New Roman"/>
          <w:sz w:val="24"/>
          <w:szCs w:val="24"/>
        </w:rPr>
        <w:t xml:space="preserve"> v raziskovalne namene.</w:t>
      </w:r>
    </w:p>
    <w:p w14:paraId="5C801DB1" w14:textId="2930EC03" w:rsidR="00A84511" w:rsidRPr="00A705E4" w:rsidRDefault="00C12EA6" w:rsidP="00A84511">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Podatki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Pr="00A705E4">
        <w:rPr>
          <w:rFonts w:ascii="Times New Roman" w:eastAsia="Times New Roman" w:hAnsi="Times New Roman" w:cs="Times New Roman"/>
          <w:sz w:val="24"/>
          <w:szCs w:val="24"/>
        </w:rPr>
        <w:t>satelitov Sentinel-2 so primarno namenjen</w:t>
      </w:r>
      <w:r w:rsidR="0020284F">
        <w:rPr>
          <w:rFonts w:ascii="Times New Roman" w:eastAsia="Times New Roman" w:hAnsi="Times New Roman" w:cs="Times New Roman"/>
          <w:sz w:val="24"/>
          <w:szCs w:val="24"/>
        </w:rPr>
        <w:t>i</w:t>
      </w:r>
      <w:r w:rsidRPr="00A705E4">
        <w:rPr>
          <w:rFonts w:ascii="Times New Roman" w:eastAsia="Times New Roman" w:hAnsi="Times New Roman" w:cs="Times New Roman"/>
          <w:sz w:val="24"/>
          <w:szCs w:val="24"/>
        </w:rPr>
        <w:t xml:space="preserve"> analiziranju zemeljske površine, izjemno pogosto pa se uporabljajo </w:t>
      </w:r>
      <w:r w:rsidR="00433A10" w:rsidRPr="00A705E4">
        <w:rPr>
          <w:rFonts w:ascii="Times New Roman" w:eastAsia="Times New Roman" w:hAnsi="Times New Roman" w:cs="Times New Roman"/>
          <w:sz w:val="24"/>
          <w:szCs w:val="24"/>
        </w:rPr>
        <w:t>v sinergiji</w:t>
      </w:r>
      <w:r w:rsidRPr="00A705E4">
        <w:rPr>
          <w:rFonts w:ascii="Times New Roman" w:eastAsia="Times New Roman" w:hAnsi="Times New Roman" w:cs="Times New Roman"/>
          <w:sz w:val="24"/>
          <w:szCs w:val="24"/>
        </w:rPr>
        <w:t xml:space="preserve"> z </w:t>
      </w:r>
      <w:r w:rsidR="00185598">
        <w:rPr>
          <w:rFonts w:ascii="Times New Roman" w:eastAsia="Times New Roman" w:hAnsi="Times New Roman" w:cs="Times New Roman"/>
          <w:sz w:val="24"/>
          <w:szCs w:val="24"/>
        </w:rPr>
        <w:t>različnim</w:t>
      </w:r>
      <w:r w:rsidR="00654ACB">
        <w:rPr>
          <w:rFonts w:ascii="Times New Roman" w:eastAsia="Times New Roman" w:hAnsi="Times New Roman" w:cs="Times New Roman"/>
          <w:sz w:val="24"/>
          <w:szCs w:val="24"/>
        </w:rPr>
        <w:t xml:space="preserve">i </w:t>
      </w:r>
      <w:r w:rsidRPr="00A705E4">
        <w:rPr>
          <w:rFonts w:ascii="Times New Roman" w:eastAsia="Times New Roman" w:hAnsi="Times New Roman" w:cs="Times New Roman"/>
          <w:sz w:val="24"/>
          <w:szCs w:val="24"/>
        </w:rPr>
        <w:t>algoritmi strojnega učenj</w:t>
      </w:r>
      <w:r w:rsidR="00433A10" w:rsidRPr="00A705E4">
        <w:rPr>
          <w:rFonts w:ascii="Times New Roman" w:eastAsia="Times New Roman" w:hAnsi="Times New Roman" w:cs="Times New Roman"/>
          <w:sz w:val="24"/>
          <w:szCs w:val="24"/>
        </w:rPr>
        <w:t>a</w:t>
      </w:r>
      <w:r w:rsidRPr="00A705E4">
        <w:rPr>
          <w:rFonts w:ascii="Times New Roman" w:eastAsia="Times New Roman" w:hAnsi="Times New Roman" w:cs="Times New Roman"/>
          <w:sz w:val="24"/>
          <w:szCs w:val="24"/>
        </w:rPr>
        <w:t>.</w:t>
      </w:r>
      <w:r w:rsidR="00433A10" w:rsidRPr="00A705E4">
        <w:rPr>
          <w:rFonts w:ascii="Times New Roman" w:eastAsia="Times New Roman" w:hAnsi="Times New Roman" w:cs="Times New Roman"/>
          <w:sz w:val="24"/>
          <w:szCs w:val="24"/>
        </w:rPr>
        <w:t xml:space="preserve"> Učinkovitost oziroma zmožnost uporabe različnih algoritmov strojnega učenja na podatkih Sentinel-2 so na primer raziskovali v letu 2020 na Švedski univerzi Lund</w:t>
      </w:r>
      <w:r w:rsidRPr="00A705E4">
        <w:rPr>
          <w:rFonts w:ascii="Times New Roman" w:eastAsia="Times New Roman" w:hAnsi="Times New Roman" w:cs="Times New Roman"/>
          <w:sz w:val="24"/>
          <w:szCs w:val="24"/>
        </w:rPr>
        <w:t xml:space="preserve"> </w:t>
      </w:r>
      <w:r w:rsidR="00433A10" w:rsidRPr="00A705E4">
        <w:rPr>
          <w:rFonts w:ascii="Times New Roman" w:eastAsia="Times New Roman" w:hAnsi="Times New Roman" w:cs="Times New Roman"/>
          <w:sz w:val="24"/>
          <w:szCs w:val="24"/>
        </w:rPr>
        <w:fldChar w:fldCharType="begin" w:fldLock="1"/>
      </w:r>
      <w:r w:rsidR="00F74B50" w:rsidRPr="00A705E4">
        <w:rPr>
          <w:rFonts w:ascii="Times New Roman" w:eastAsia="Times New Roman" w:hAnsi="Times New Roman" w:cs="Times New Roman"/>
          <w:sz w:val="24"/>
          <w:szCs w:val="24"/>
        </w:rPr>
        <w:instrText>ADDIN CSL_CITATION {"citationItems":[{"id":"ITEM-1","itemData":{"DOI":"10.1080/15481603.2019.1650447","ISSN":"15481603","abstract":"In recent years, the data science and remote sensing communities have started to align due to user-friendly programming tools, access to high-end consumer computing power, and the availability of free satellite data. In particular, publicly available data from the European Space Agency’s Sentinel missions have been used in various remote sensing applications. However, there is a lack of studies that utilize these data to assess the performance of machine learning algorithms in complex boreal landscapes. In this article, I compare the classification performance of four non-parametric algorithms: support vector machines (SVM), random forests (RF), extreme gradient boosting (Xgboost), and deep learning (DL). The study area chosen is a complex mixed-use landscape in south-central Sweden with eight land-cover and land-use (LCLU) classes. The satellite imagery used for the classification were multi-temporal scenes from Sentinel-2 covering spring, summer, autumn and winter conditions. Using stratified random sampling, each LCLU class was allocated 1477 samples, which were divided into training (70%) and evaluation (30%) subsets. Accuracy was assessed through metrics derived from an error matrix, but primarily overall accuracy was used in allocating algorithm hierarchy. A two-proportion Z-test was used to compare the proportions of correctly classified pixels of the algorithms and a McNemar’s chi-square test was used to compare class-wise predictions. The results show that the highest overall accuracy was produced by support vector machines (0.758 ± 0.017), closely followed by extreme gradient boosting (0.751 ± 0.017), random forests (0.739 ± 0.018), and finally deep learning (0.733 ± 0.0023). The Z-test comparison of classifiers showed that a third of algorithm pairings were statistically different. On a class-wise basis, McNemar’s test results showed that 62% of class-wise predictions were significant from one another at the 5% level or less. Variable importance metrics show that nearly half of the top twenty Sentinel-2 bands belonged to the red edge (25%) and shortwave infrared (23%) portions of the electromagnetic spectrum, and were dominated by scenes from spring (38%) and summer (40%). The results are discussed within the scope of recent studies involving machine learning and Sentinel-2 data and key knowledge gaps identified. The article concludes with recommendations for future research.","author":[{"dropping-particle":"","family":"Abdi","given":"Abdulhakim Mohamed","non-dropping-particle":"","parse-names":false,"suffix":""}],"container-title":"GIScience and Remote Sensing","id":"ITEM-1","issue":"1","issued":{"date-parts":[["2020"]]},"title":"Land cover and land use classification performance of machine learning algorithms in a boreal landscape using Sentinel-2 data","type":"article-journal","volume":"57"},"uris":["http://www.mendeley.com/documents/?uuid=b7d44bc4-cc8d-3d99-b9a7-7e641a9700fc"]}],"mendeley":{"formattedCitation":"(Abdi, 2020)","plainTextFormattedCitation":"(Abdi, 2020)","previouslyFormattedCitation":"(Abdi, 2020)"},"properties":{"noteIndex":0},"schema":"https://github.com/citation-style-language/schema/raw/master/csl-citation.json"}</w:instrText>
      </w:r>
      <w:r w:rsidR="00433A10" w:rsidRPr="00A705E4">
        <w:rPr>
          <w:rFonts w:ascii="Times New Roman" w:eastAsia="Times New Roman" w:hAnsi="Times New Roman" w:cs="Times New Roman"/>
          <w:sz w:val="24"/>
          <w:szCs w:val="24"/>
        </w:rPr>
        <w:fldChar w:fldCharType="separate"/>
      </w:r>
      <w:r w:rsidR="00433A10" w:rsidRPr="00A705E4">
        <w:rPr>
          <w:rFonts w:ascii="Times New Roman" w:eastAsia="Times New Roman" w:hAnsi="Times New Roman" w:cs="Times New Roman"/>
          <w:noProof/>
          <w:sz w:val="24"/>
          <w:szCs w:val="24"/>
        </w:rPr>
        <w:t>(Abdi, 2020)</w:t>
      </w:r>
      <w:r w:rsidR="00433A10" w:rsidRPr="00A705E4">
        <w:rPr>
          <w:rFonts w:ascii="Times New Roman" w:eastAsia="Times New Roman" w:hAnsi="Times New Roman" w:cs="Times New Roman"/>
          <w:sz w:val="24"/>
          <w:szCs w:val="24"/>
        </w:rPr>
        <w:fldChar w:fldCharType="end"/>
      </w:r>
      <w:r w:rsidR="006906D8" w:rsidRPr="00A705E4">
        <w:rPr>
          <w:rFonts w:ascii="Times New Roman" w:eastAsia="Times New Roman" w:hAnsi="Times New Roman" w:cs="Times New Roman"/>
          <w:sz w:val="24"/>
          <w:szCs w:val="24"/>
        </w:rPr>
        <w:t xml:space="preserve"> in ugotovili ogromen potencial.</w:t>
      </w:r>
      <w:r w:rsidR="00A84511" w:rsidRPr="00A705E4">
        <w:rPr>
          <w:rFonts w:ascii="Times New Roman" w:eastAsia="Times New Roman" w:hAnsi="Times New Roman" w:cs="Times New Roman"/>
          <w:sz w:val="24"/>
          <w:szCs w:val="24"/>
        </w:rPr>
        <w:t xml:space="preserve"> Podobno raziskavo so v istem letu izvajali na Universitat Politècnica de València kjer so zaznavali majnše vodne površine in zemljišča ki so ogrožena v primeru </w:t>
      </w:r>
      <w:r w:rsidR="00BC2E4E">
        <w:rPr>
          <w:rFonts w:ascii="Times New Roman" w:eastAsia="Times New Roman" w:hAnsi="Times New Roman" w:cs="Times New Roman"/>
          <w:sz w:val="24"/>
          <w:szCs w:val="24"/>
        </w:rPr>
        <w:t>poplavljanja</w:t>
      </w:r>
      <w:r w:rsidR="00A84511" w:rsidRPr="00A705E4">
        <w:rPr>
          <w:rFonts w:ascii="Times New Roman" w:eastAsia="Times New Roman" w:hAnsi="Times New Roman" w:cs="Times New Roman"/>
          <w:sz w:val="24"/>
          <w:szCs w:val="24"/>
        </w:rPr>
        <w:t xml:space="preserve"> </w:t>
      </w:r>
      <w:r w:rsidR="00A84511" w:rsidRPr="00A705E4">
        <w:rPr>
          <w:rFonts w:ascii="Times New Roman" w:eastAsia="Times New Roman" w:hAnsi="Times New Roman" w:cs="Times New Roman"/>
          <w:sz w:val="24"/>
          <w:szCs w:val="24"/>
        </w:rPr>
        <w:fldChar w:fldCharType="begin" w:fldLock="1"/>
      </w:r>
      <w:r w:rsidR="00A84511" w:rsidRPr="00A705E4">
        <w:rPr>
          <w:rFonts w:ascii="Times New Roman" w:eastAsia="Times New Roman" w:hAnsi="Times New Roman" w:cs="Times New Roman"/>
          <w:sz w:val="24"/>
          <w:szCs w:val="24"/>
        </w:rPr>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title":"Sentinel-2 application to the surface characterization of small water bodies in Wetlands","type":"article-journal","volume":"12"},"uris":["http://www.mendeley.com/documents/?uuid=96663bad-ed68-438e-ab8e-e6940384a6ee"]}],"mendeley":{"formattedCitation":"(Pena-Regueiro idr., 2020)","plainTextFormattedCitation":"(Pena-Regueiro idr., 2020)","previouslyFormattedCitation":"(Pena-Regueiro idr., 2020)"},"properties":{"noteIndex":0},"schema":"https://github.com/citation-style-language/schema/raw/master/csl-citation.json"}</w:instrText>
      </w:r>
      <w:r w:rsidR="00A84511" w:rsidRPr="00A705E4">
        <w:rPr>
          <w:rFonts w:ascii="Times New Roman" w:eastAsia="Times New Roman" w:hAnsi="Times New Roman" w:cs="Times New Roman"/>
          <w:sz w:val="24"/>
          <w:szCs w:val="24"/>
        </w:rPr>
        <w:fldChar w:fldCharType="separate"/>
      </w:r>
      <w:r w:rsidR="00A84511" w:rsidRPr="00A705E4">
        <w:rPr>
          <w:rFonts w:ascii="Times New Roman" w:eastAsia="Times New Roman" w:hAnsi="Times New Roman" w:cs="Times New Roman"/>
          <w:noProof/>
          <w:sz w:val="24"/>
          <w:szCs w:val="24"/>
        </w:rPr>
        <w:t>(Pena-Regueiro idr., 2020)</w:t>
      </w:r>
      <w:r w:rsidR="00A84511" w:rsidRPr="00A705E4">
        <w:rPr>
          <w:rFonts w:ascii="Times New Roman" w:eastAsia="Times New Roman" w:hAnsi="Times New Roman" w:cs="Times New Roman"/>
          <w:sz w:val="24"/>
          <w:szCs w:val="24"/>
        </w:rPr>
        <w:fldChar w:fldCharType="end"/>
      </w:r>
      <w:r w:rsidR="00982FF9" w:rsidRPr="00A705E4">
        <w:rPr>
          <w:rFonts w:ascii="Times New Roman" w:eastAsia="Times New Roman" w:hAnsi="Times New Roman" w:cs="Times New Roman"/>
          <w:sz w:val="24"/>
          <w:szCs w:val="24"/>
        </w:rPr>
        <w:t>.</w:t>
      </w:r>
    </w:p>
    <w:p w14:paraId="53A03B6B" w14:textId="5D76C9E8" w:rsidR="00C75A3B" w:rsidRPr="00A705E4" w:rsidRDefault="004C3C94" w:rsidP="00E62072">
      <w:pPr>
        <w:spacing w:after="158"/>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Obe zgoraj navedeni raziskavi sta pokazala, da so podatki iz satelitov Sentinel-2 </w:t>
      </w:r>
      <w:r w:rsidR="00253EFB" w:rsidRPr="00A705E4">
        <w:rPr>
          <w:rFonts w:ascii="Times New Roman" w:eastAsia="Times New Roman" w:hAnsi="Times New Roman" w:cs="Times New Roman"/>
          <w:sz w:val="24"/>
          <w:szCs w:val="24"/>
        </w:rPr>
        <w:t>odličen</w:t>
      </w:r>
      <w:r w:rsidRPr="00A705E4">
        <w:rPr>
          <w:rFonts w:ascii="Times New Roman" w:eastAsia="Times New Roman" w:hAnsi="Times New Roman" w:cs="Times New Roman"/>
          <w:sz w:val="24"/>
          <w:szCs w:val="24"/>
        </w:rPr>
        <w:t xml:space="preserve"> vir podatkov za </w:t>
      </w:r>
      <w:r w:rsidR="00253EFB" w:rsidRPr="00A705E4">
        <w:rPr>
          <w:rFonts w:ascii="Times New Roman" w:eastAsia="Times New Roman" w:hAnsi="Times New Roman" w:cs="Times New Roman"/>
          <w:sz w:val="24"/>
          <w:szCs w:val="24"/>
        </w:rPr>
        <w:t xml:space="preserve">širše </w:t>
      </w:r>
      <w:r w:rsidRPr="00A705E4">
        <w:rPr>
          <w:rFonts w:ascii="Times New Roman" w:eastAsia="Times New Roman" w:hAnsi="Times New Roman" w:cs="Times New Roman"/>
          <w:sz w:val="24"/>
          <w:szCs w:val="24"/>
        </w:rPr>
        <w:t xml:space="preserve">opazovanje </w:t>
      </w:r>
      <w:r w:rsidR="0030204E" w:rsidRPr="00A705E4">
        <w:rPr>
          <w:rFonts w:ascii="Times New Roman" w:eastAsia="Times New Roman" w:hAnsi="Times New Roman" w:cs="Times New Roman"/>
          <w:sz w:val="24"/>
          <w:szCs w:val="24"/>
        </w:rPr>
        <w:t>in</w:t>
      </w:r>
      <w:r w:rsidRPr="00A705E4">
        <w:rPr>
          <w:rFonts w:ascii="Times New Roman" w:eastAsia="Times New Roman" w:hAnsi="Times New Roman" w:cs="Times New Roman"/>
          <w:sz w:val="24"/>
          <w:szCs w:val="24"/>
        </w:rPr>
        <w:t xml:space="preserve"> različne </w:t>
      </w:r>
      <w:r w:rsidR="00950FF9">
        <w:rPr>
          <w:rFonts w:ascii="Times New Roman" w:eastAsia="Times New Roman" w:hAnsi="Times New Roman" w:cs="Times New Roman"/>
          <w:sz w:val="24"/>
          <w:szCs w:val="24"/>
        </w:rPr>
        <w:t>makro</w:t>
      </w:r>
      <w:r w:rsidR="008453CC" w:rsidRPr="00A705E4">
        <w:rPr>
          <w:rFonts w:ascii="Times New Roman" w:eastAsia="Times New Roman" w:hAnsi="Times New Roman" w:cs="Times New Roman"/>
          <w:sz w:val="24"/>
          <w:szCs w:val="24"/>
        </w:rPr>
        <w:t>-</w:t>
      </w:r>
      <w:r w:rsidRPr="00A705E4">
        <w:rPr>
          <w:rFonts w:ascii="Times New Roman" w:eastAsia="Times New Roman" w:hAnsi="Times New Roman" w:cs="Times New Roman"/>
          <w:sz w:val="24"/>
          <w:szCs w:val="24"/>
        </w:rPr>
        <w:t xml:space="preserve">analize </w:t>
      </w:r>
      <w:r w:rsidR="0018122E" w:rsidRPr="00A705E4">
        <w:rPr>
          <w:rFonts w:ascii="Times New Roman" w:eastAsia="Times New Roman" w:hAnsi="Times New Roman" w:cs="Times New Roman"/>
          <w:sz w:val="24"/>
          <w:szCs w:val="24"/>
        </w:rPr>
        <w:t>zemeljskega</w:t>
      </w:r>
      <w:r w:rsidRPr="00A705E4">
        <w:rPr>
          <w:rFonts w:ascii="Times New Roman" w:eastAsia="Times New Roman" w:hAnsi="Times New Roman" w:cs="Times New Roman"/>
          <w:sz w:val="24"/>
          <w:szCs w:val="24"/>
        </w:rPr>
        <w:t xml:space="preserve"> </w:t>
      </w:r>
      <w:r w:rsidR="0018122E" w:rsidRPr="00A705E4">
        <w:rPr>
          <w:rFonts w:ascii="Times New Roman" w:eastAsia="Times New Roman" w:hAnsi="Times New Roman" w:cs="Times New Roman"/>
          <w:sz w:val="24"/>
          <w:szCs w:val="24"/>
        </w:rPr>
        <w:t>površja</w:t>
      </w:r>
      <w:r w:rsidRPr="00A705E4">
        <w:rPr>
          <w:rFonts w:ascii="Times New Roman" w:eastAsia="Times New Roman" w:hAnsi="Times New Roman" w:cs="Times New Roman"/>
          <w:sz w:val="24"/>
          <w:szCs w:val="24"/>
        </w:rPr>
        <w:t>.</w:t>
      </w:r>
      <w:r w:rsidR="00253EFB" w:rsidRPr="00A705E4">
        <w:rPr>
          <w:rFonts w:ascii="Times New Roman" w:eastAsia="Times New Roman" w:hAnsi="Times New Roman" w:cs="Times New Roman"/>
          <w:sz w:val="24"/>
          <w:szCs w:val="24"/>
        </w:rPr>
        <w:t xml:space="preserve"> Odprto pa ostaja vprašanje</w:t>
      </w:r>
      <w:r w:rsidR="009D15B5">
        <w:rPr>
          <w:rFonts w:ascii="Times New Roman" w:eastAsia="Times New Roman" w:hAnsi="Times New Roman" w:cs="Times New Roman"/>
          <w:sz w:val="24"/>
          <w:szCs w:val="24"/>
        </w:rPr>
        <w:t>,</w:t>
      </w:r>
      <w:r w:rsidR="00253EFB" w:rsidRPr="00A705E4">
        <w:rPr>
          <w:rFonts w:ascii="Times New Roman" w:eastAsia="Times New Roman" w:hAnsi="Times New Roman" w:cs="Times New Roman"/>
          <w:sz w:val="24"/>
          <w:szCs w:val="24"/>
        </w:rPr>
        <w:t xml:space="preserve"> ali bi lahko podatke uporabili</w:t>
      </w:r>
      <w:r w:rsidR="00A306C3" w:rsidRPr="00A705E4">
        <w:rPr>
          <w:rFonts w:ascii="Times New Roman" w:eastAsia="Times New Roman" w:hAnsi="Times New Roman" w:cs="Times New Roman"/>
          <w:sz w:val="24"/>
          <w:szCs w:val="24"/>
        </w:rPr>
        <w:t xml:space="preserve"> tudi</w:t>
      </w:r>
      <w:r w:rsidR="00253EFB" w:rsidRPr="00A705E4">
        <w:rPr>
          <w:rFonts w:ascii="Times New Roman" w:eastAsia="Times New Roman" w:hAnsi="Times New Roman" w:cs="Times New Roman"/>
          <w:sz w:val="24"/>
          <w:szCs w:val="24"/>
        </w:rPr>
        <w:t xml:space="preserve"> za </w:t>
      </w:r>
      <w:r w:rsidR="005062DD" w:rsidRPr="00A705E4">
        <w:rPr>
          <w:rFonts w:ascii="Times New Roman" w:eastAsia="Times New Roman" w:hAnsi="Times New Roman" w:cs="Times New Roman"/>
          <w:sz w:val="24"/>
          <w:szCs w:val="24"/>
        </w:rPr>
        <w:t xml:space="preserve">bolj </w:t>
      </w:r>
      <w:r w:rsidR="00253EFB" w:rsidRPr="00A705E4">
        <w:rPr>
          <w:rFonts w:ascii="Times New Roman" w:eastAsia="Times New Roman" w:hAnsi="Times New Roman" w:cs="Times New Roman"/>
          <w:sz w:val="24"/>
          <w:szCs w:val="24"/>
        </w:rPr>
        <w:t>natančn</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opazovanj</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w:t>
      </w:r>
      <w:r w:rsidR="00A306C3" w:rsidRPr="00A705E4">
        <w:rPr>
          <w:rFonts w:ascii="Times New Roman" w:eastAsia="Times New Roman" w:hAnsi="Times New Roman" w:cs="Times New Roman"/>
          <w:sz w:val="24"/>
          <w:szCs w:val="24"/>
        </w:rPr>
        <w:t>vodnih virov</w:t>
      </w:r>
      <w:r w:rsidR="005062DD" w:rsidRPr="00A705E4">
        <w:rPr>
          <w:rFonts w:ascii="Times New Roman" w:eastAsia="Times New Roman" w:hAnsi="Times New Roman" w:cs="Times New Roman"/>
          <w:sz w:val="24"/>
          <w:szCs w:val="24"/>
        </w:rPr>
        <w:t xml:space="preserve"> ter tako poskusili z njimi reševati</w:t>
      </w:r>
      <w:r w:rsidR="004541E2">
        <w:rPr>
          <w:rFonts w:ascii="Times New Roman" w:eastAsia="Times New Roman" w:hAnsi="Times New Roman" w:cs="Times New Roman"/>
          <w:sz w:val="24"/>
          <w:szCs w:val="24"/>
        </w:rPr>
        <w:t xml:space="preserve"> podobne</w:t>
      </w:r>
      <w:r w:rsidR="005062DD" w:rsidRPr="00A705E4">
        <w:rPr>
          <w:rFonts w:ascii="Times New Roman" w:eastAsia="Times New Roman" w:hAnsi="Times New Roman" w:cs="Times New Roman"/>
          <w:sz w:val="24"/>
          <w:szCs w:val="24"/>
        </w:rPr>
        <w:t xml:space="preserve"> problem</w:t>
      </w:r>
      <w:r w:rsidR="00B30381">
        <w:rPr>
          <w:rFonts w:ascii="Times New Roman" w:eastAsia="Times New Roman" w:hAnsi="Times New Roman" w:cs="Times New Roman"/>
          <w:sz w:val="24"/>
          <w:szCs w:val="24"/>
        </w:rPr>
        <w:t>e</w:t>
      </w:r>
      <w:r w:rsidR="009D15B5">
        <w:rPr>
          <w:rFonts w:ascii="Times New Roman" w:eastAsia="Times New Roman" w:hAnsi="Times New Roman" w:cs="Times New Roman"/>
          <w:sz w:val="24"/>
          <w:szCs w:val="24"/>
        </w:rPr>
        <w:t>,</w:t>
      </w:r>
      <w:r w:rsidR="00B30381">
        <w:rPr>
          <w:rFonts w:ascii="Times New Roman" w:eastAsia="Times New Roman" w:hAnsi="Times New Roman" w:cs="Times New Roman"/>
          <w:sz w:val="24"/>
          <w:szCs w:val="24"/>
        </w:rPr>
        <w:t xml:space="preserve"> kot jih ima</w:t>
      </w:r>
      <w:r w:rsidR="00A306C3" w:rsidRPr="00A705E4">
        <w:rPr>
          <w:rFonts w:ascii="Times New Roman" w:eastAsia="Times New Roman" w:hAnsi="Times New Roman" w:cs="Times New Roman"/>
          <w:sz w:val="24"/>
          <w:szCs w:val="24"/>
        </w:rPr>
        <w:t xml:space="preserve"> podjetja Acea.</w:t>
      </w:r>
      <w:r w:rsidR="003F578B" w:rsidRPr="00A705E4">
        <w:rPr>
          <w:rFonts w:ascii="Times New Roman" w:eastAsia="Times New Roman" w:hAnsi="Times New Roman" w:cs="Times New Roman"/>
          <w:sz w:val="24"/>
          <w:szCs w:val="24"/>
        </w:rPr>
        <w:t xml:space="preserve"> Acea trenutno pridobiva podatke o rekah in jezerih iz različnih senzorjev</w:t>
      </w:r>
      <w:r w:rsidR="009D15B5">
        <w:rPr>
          <w:rFonts w:ascii="Times New Roman" w:eastAsia="Times New Roman" w:hAnsi="Times New Roman" w:cs="Times New Roman"/>
          <w:sz w:val="24"/>
          <w:szCs w:val="24"/>
        </w:rPr>
        <w:t xml:space="preserve"> in</w:t>
      </w:r>
      <w:r w:rsidR="003252C4">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 xml:space="preserve">v kolikor bi lahko </w:t>
      </w:r>
      <w:r w:rsidR="00445F53">
        <w:rPr>
          <w:rFonts w:ascii="Times New Roman" w:eastAsia="Times New Roman" w:hAnsi="Times New Roman" w:cs="Times New Roman"/>
          <w:sz w:val="24"/>
          <w:szCs w:val="24"/>
        </w:rPr>
        <w:t xml:space="preserve">senzorje </w:t>
      </w:r>
      <w:r w:rsidR="00021739">
        <w:rPr>
          <w:rFonts w:ascii="Times New Roman" w:eastAsia="Times New Roman" w:hAnsi="Times New Roman" w:cs="Times New Roman"/>
          <w:sz w:val="24"/>
          <w:szCs w:val="24"/>
        </w:rPr>
        <w:t>oziroma</w:t>
      </w:r>
      <w:r w:rsidR="00445F53">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strojno opremo</w:t>
      </w:r>
      <w:r w:rsidR="0061259B">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 xml:space="preserve">nadomestili zgolj </w:t>
      </w:r>
      <w:r w:rsidR="009D15B5">
        <w:rPr>
          <w:rFonts w:ascii="Times New Roman" w:eastAsia="Times New Roman" w:hAnsi="Times New Roman" w:cs="Times New Roman"/>
          <w:sz w:val="24"/>
          <w:szCs w:val="24"/>
        </w:rPr>
        <w:t xml:space="preserve">s </w:t>
      </w:r>
      <w:r w:rsidR="00A61860" w:rsidRPr="00A705E4">
        <w:rPr>
          <w:rFonts w:ascii="Times New Roman" w:eastAsia="Times New Roman" w:hAnsi="Times New Roman" w:cs="Times New Roman"/>
          <w:sz w:val="24"/>
          <w:szCs w:val="24"/>
        </w:rPr>
        <w:t xml:space="preserve">programsko </w:t>
      </w:r>
      <w:r w:rsidR="00D23F4C">
        <w:rPr>
          <w:rFonts w:ascii="Times New Roman" w:eastAsia="Times New Roman" w:hAnsi="Times New Roman" w:cs="Times New Roman"/>
          <w:sz w:val="24"/>
          <w:szCs w:val="24"/>
        </w:rPr>
        <w:t xml:space="preserve">opremo za </w:t>
      </w:r>
      <w:r w:rsidR="00A61860" w:rsidRPr="00A705E4">
        <w:rPr>
          <w:rFonts w:ascii="Times New Roman" w:eastAsia="Times New Roman" w:hAnsi="Times New Roman" w:cs="Times New Roman"/>
          <w:sz w:val="24"/>
          <w:szCs w:val="24"/>
        </w:rPr>
        <w:t>procesiranje slik</w:t>
      </w:r>
      <w:r w:rsidR="003F578B" w:rsidRPr="00A705E4">
        <w:rPr>
          <w:rFonts w:ascii="Times New Roman" w:eastAsia="Times New Roman" w:hAnsi="Times New Roman" w:cs="Times New Roman"/>
          <w:sz w:val="24"/>
          <w:szCs w:val="24"/>
        </w:rPr>
        <w:t xml:space="preserve">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satelitov</w:t>
      </w:r>
      <w:r w:rsidR="009D15B5">
        <w:rPr>
          <w:rFonts w:ascii="Times New Roman" w:eastAsia="Times New Roman" w:hAnsi="Times New Roman" w:cs="Times New Roman"/>
          <w:sz w:val="24"/>
          <w:szCs w:val="24"/>
        </w:rPr>
        <w:t>,</w:t>
      </w:r>
      <w:r w:rsidR="003F578B" w:rsidRPr="00A705E4">
        <w:rPr>
          <w:rFonts w:ascii="Times New Roman" w:eastAsia="Times New Roman" w:hAnsi="Times New Roman" w:cs="Times New Roman"/>
          <w:sz w:val="24"/>
          <w:szCs w:val="24"/>
        </w:rPr>
        <w:t xml:space="preserve"> bi to za njih pomenilo ogromne operativne prihranke, hkrati pa bi lahko </w:t>
      </w:r>
      <w:r w:rsidR="00A61860" w:rsidRPr="00A705E4">
        <w:rPr>
          <w:rFonts w:ascii="Times New Roman" w:eastAsia="Times New Roman" w:hAnsi="Times New Roman" w:cs="Times New Roman"/>
          <w:sz w:val="24"/>
          <w:szCs w:val="24"/>
        </w:rPr>
        <w:t>analizirali veliko širše</w:t>
      </w:r>
      <w:r w:rsidR="00E14EB2">
        <w:rPr>
          <w:rFonts w:ascii="Times New Roman" w:eastAsia="Times New Roman" w:hAnsi="Times New Roman" w:cs="Times New Roman"/>
          <w:sz w:val="24"/>
          <w:szCs w:val="24"/>
        </w:rPr>
        <w:t xml:space="preserve"> geografsko</w:t>
      </w:r>
      <w:r w:rsidR="00A61860" w:rsidRPr="00A705E4">
        <w:rPr>
          <w:rFonts w:ascii="Times New Roman" w:eastAsia="Times New Roman" w:hAnsi="Times New Roman" w:cs="Times New Roman"/>
          <w:sz w:val="24"/>
          <w:szCs w:val="24"/>
        </w:rPr>
        <w:t xml:space="preserve"> področje ter tako dobil</w:t>
      </w:r>
      <w:r w:rsidR="004871E9">
        <w:rPr>
          <w:rFonts w:ascii="Times New Roman" w:eastAsia="Times New Roman" w:hAnsi="Times New Roman" w:cs="Times New Roman"/>
          <w:sz w:val="24"/>
          <w:szCs w:val="24"/>
        </w:rPr>
        <w:t>i</w:t>
      </w:r>
      <w:r w:rsidR="00A61860" w:rsidRPr="00A705E4">
        <w:rPr>
          <w:rFonts w:ascii="Times New Roman" w:eastAsia="Times New Roman" w:hAnsi="Times New Roman" w:cs="Times New Roman"/>
          <w:sz w:val="24"/>
          <w:szCs w:val="24"/>
        </w:rPr>
        <w:t xml:space="preserve"> bolj celovito analizo</w:t>
      </w:r>
      <w:r w:rsidR="00B26039" w:rsidRPr="00A705E4">
        <w:rPr>
          <w:rFonts w:ascii="Times New Roman" w:eastAsia="Times New Roman" w:hAnsi="Times New Roman" w:cs="Times New Roman"/>
          <w:sz w:val="24"/>
          <w:szCs w:val="24"/>
        </w:rPr>
        <w:t xml:space="preserve"> stanja na terenu.</w:t>
      </w:r>
    </w:p>
    <w:p w14:paraId="4B97551A" w14:textId="065C472E" w:rsidR="000B7DB8" w:rsidRPr="004F5CDA" w:rsidRDefault="00DE1055" w:rsidP="004F5C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 </w:t>
      </w:r>
      <w:r w:rsidR="009D15B5">
        <w:rPr>
          <w:rFonts w:ascii="Times New Roman" w:eastAsia="Times New Roman" w:hAnsi="Times New Roman" w:cs="Times New Roman"/>
          <w:sz w:val="24"/>
          <w:szCs w:val="24"/>
        </w:rPr>
        <w:t xml:space="preserve">tej </w:t>
      </w:r>
      <w:r>
        <w:rPr>
          <w:rFonts w:ascii="Times New Roman" w:eastAsia="Times New Roman" w:hAnsi="Times New Roman" w:cs="Times New Roman"/>
          <w:sz w:val="24"/>
          <w:szCs w:val="24"/>
        </w:rPr>
        <w:t xml:space="preserve">podlagi se </w:t>
      </w:r>
      <w:r w:rsidR="009D15B5">
        <w:rPr>
          <w:rFonts w:ascii="Times New Roman" w:eastAsia="Times New Roman" w:hAnsi="Times New Roman" w:cs="Times New Roman"/>
          <w:sz w:val="24"/>
          <w:szCs w:val="24"/>
        </w:rPr>
        <w:t>po</w:t>
      </w:r>
      <w:r>
        <w:rPr>
          <w:rFonts w:ascii="Times New Roman" w:eastAsia="Times New Roman" w:hAnsi="Times New Roman" w:cs="Times New Roman"/>
          <w:sz w:val="24"/>
          <w:szCs w:val="24"/>
        </w:rPr>
        <w:t>stavlja tudi osrednje</w:t>
      </w:r>
      <w:r w:rsidR="000613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ziskovalno vprašanje te</w:t>
      </w:r>
      <w:r w:rsidR="009D15B5">
        <w:rPr>
          <w:rFonts w:ascii="Times New Roman" w:eastAsia="Times New Roman" w:hAnsi="Times New Roman" w:cs="Times New Roman"/>
          <w:sz w:val="24"/>
          <w:szCs w:val="24"/>
        </w:rPr>
        <w:t>ga</w:t>
      </w:r>
      <w:r>
        <w:rPr>
          <w:rFonts w:ascii="Times New Roman" w:eastAsia="Times New Roman" w:hAnsi="Times New Roman" w:cs="Times New Roman"/>
          <w:sz w:val="24"/>
          <w:szCs w:val="24"/>
        </w:rPr>
        <w:t xml:space="preserve"> magistrske</w:t>
      </w:r>
      <w:r w:rsidR="009D15B5">
        <w:rPr>
          <w:rFonts w:ascii="Times New Roman" w:eastAsia="Times New Roman" w:hAnsi="Times New Roman" w:cs="Times New Roman"/>
          <w:sz w:val="24"/>
          <w:szCs w:val="24"/>
        </w:rPr>
        <w:t>ga</w:t>
      </w:r>
      <w:r>
        <w:rPr>
          <w:rFonts w:ascii="Times New Roman" w:eastAsia="Times New Roman" w:hAnsi="Times New Roman" w:cs="Times New Roman"/>
          <w:sz w:val="24"/>
          <w:szCs w:val="24"/>
        </w:rPr>
        <w:t xml:space="preserve"> </w:t>
      </w:r>
      <w:r w:rsidR="009D15B5">
        <w:rPr>
          <w:rFonts w:ascii="Times New Roman" w:eastAsia="Times New Roman" w:hAnsi="Times New Roman" w:cs="Times New Roman"/>
          <w:sz w:val="24"/>
          <w:szCs w:val="24"/>
        </w:rPr>
        <w:t>dela</w:t>
      </w:r>
      <w:r w:rsidR="0006132A">
        <w:rPr>
          <w:rFonts w:ascii="Times New Roman" w:eastAsia="Times New Roman" w:hAnsi="Times New Roman" w:cs="Times New Roman"/>
          <w:sz w:val="24"/>
          <w:szCs w:val="24"/>
        </w:rPr>
        <w:t xml:space="preserve">, ki je </w:t>
      </w:r>
      <w:r>
        <w:rPr>
          <w:rFonts w:ascii="Times New Roman" w:eastAsia="Times New Roman" w:hAnsi="Times New Roman" w:cs="Times New Roman"/>
          <w:sz w:val="24"/>
          <w:szCs w:val="24"/>
        </w:rPr>
        <w:t xml:space="preserve">preučitev možnosti uporabe </w:t>
      </w:r>
      <w:r w:rsidR="007C2592">
        <w:rPr>
          <w:rFonts w:ascii="Times New Roman" w:eastAsia="Times New Roman" w:hAnsi="Times New Roman" w:cs="Times New Roman"/>
          <w:sz w:val="24"/>
          <w:szCs w:val="24"/>
        </w:rPr>
        <w:t>strojnega učenja</w:t>
      </w:r>
      <w:r w:rsidR="00C143AC">
        <w:rPr>
          <w:rFonts w:ascii="Times New Roman" w:eastAsia="Times New Roman" w:hAnsi="Times New Roman" w:cs="Times New Roman"/>
          <w:sz w:val="24"/>
          <w:szCs w:val="24"/>
        </w:rPr>
        <w:t xml:space="preserve"> in </w:t>
      </w:r>
      <w:r w:rsidR="007C2592">
        <w:rPr>
          <w:rFonts w:ascii="Times New Roman" w:eastAsia="Times New Roman" w:hAnsi="Times New Roman" w:cs="Times New Roman"/>
          <w:sz w:val="24"/>
          <w:szCs w:val="24"/>
        </w:rPr>
        <w:t>masovnih podatkov</w:t>
      </w:r>
      <w:r w:rsidR="009D15B5">
        <w:rPr>
          <w:rFonts w:ascii="Times New Roman" w:eastAsia="Times New Roman" w:hAnsi="Times New Roman" w:cs="Times New Roman"/>
          <w:sz w:val="24"/>
          <w:szCs w:val="24"/>
        </w:rPr>
        <w:t>,</w:t>
      </w:r>
      <w:r w:rsidR="007C2592">
        <w:rPr>
          <w:rFonts w:ascii="Times New Roman" w:eastAsia="Times New Roman" w:hAnsi="Times New Roman" w:cs="Times New Roman"/>
          <w:sz w:val="24"/>
          <w:szCs w:val="24"/>
        </w:rPr>
        <w:t xml:space="preserve"> kot so satelitski posnetki</w:t>
      </w:r>
      <w:r w:rsidR="009D15B5">
        <w:rPr>
          <w:rFonts w:ascii="Times New Roman" w:eastAsia="Times New Roman" w:hAnsi="Times New Roman" w:cs="Times New Roman"/>
          <w:sz w:val="24"/>
          <w:szCs w:val="24"/>
        </w:rPr>
        <w:t>,</w:t>
      </w:r>
      <w:r w:rsidR="004F5CDA">
        <w:rPr>
          <w:rFonts w:ascii="Times New Roman" w:eastAsia="Times New Roman" w:hAnsi="Times New Roman" w:cs="Times New Roman"/>
          <w:sz w:val="24"/>
          <w:szCs w:val="24"/>
        </w:rPr>
        <w:t xml:space="preserve"> za </w:t>
      </w:r>
      <w:r w:rsidR="00C82FD9">
        <w:rPr>
          <w:rFonts w:ascii="Times New Roman" w:eastAsia="Times New Roman" w:hAnsi="Times New Roman" w:cs="Times New Roman"/>
          <w:sz w:val="24"/>
          <w:szCs w:val="24"/>
        </w:rPr>
        <w:t>zagotavljanje</w:t>
      </w:r>
      <w:r w:rsidR="004F5CDA">
        <w:rPr>
          <w:rFonts w:ascii="Times New Roman" w:eastAsia="Times New Roman" w:hAnsi="Times New Roman" w:cs="Times New Roman"/>
          <w:sz w:val="24"/>
          <w:szCs w:val="24"/>
        </w:rPr>
        <w:t xml:space="preserve"> trajnostnega upravljanja z vodnimi viri.</w:t>
      </w:r>
    </w:p>
    <w:p w14:paraId="171612AB" w14:textId="77777777" w:rsidR="00901960" w:rsidRDefault="00901960" w:rsidP="00367D9F">
      <w:pPr>
        <w:widowControl w:val="0"/>
        <w:spacing w:line="360" w:lineRule="auto"/>
        <w:jc w:val="both"/>
        <w:rPr>
          <w:rFonts w:ascii="Times New Roman" w:hAnsi="Times New Roman" w:cs="Times New Roman"/>
          <w:b/>
          <w:sz w:val="28"/>
        </w:rPr>
      </w:pPr>
    </w:p>
    <w:p w14:paraId="0FEAB170" w14:textId="243EC4F1" w:rsidR="00367D9F" w:rsidRPr="00A705E4" w:rsidRDefault="00E857A7"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Namen</w:t>
      </w:r>
    </w:p>
    <w:p w14:paraId="4A712700" w14:textId="0DE1B49F" w:rsidR="00B26E1B" w:rsidRDefault="00B26E1B" w:rsidP="00042524">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polnomočenje </w:t>
      </w:r>
      <w:r w:rsidR="009D15B5">
        <w:rPr>
          <w:rFonts w:ascii="Times New Roman" w:eastAsia="Times New Roman" w:hAnsi="Times New Roman" w:cs="Times New Roman"/>
          <w:sz w:val="24"/>
          <w:szCs w:val="24"/>
        </w:rPr>
        <w:t>u</w:t>
      </w:r>
      <w:r>
        <w:rPr>
          <w:rFonts w:ascii="Times New Roman" w:eastAsia="Times New Roman" w:hAnsi="Times New Roman" w:cs="Times New Roman"/>
          <w:sz w:val="24"/>
          <w:szCs w:val="24"/>
        </w:rPr>
        <w:t xml:space="preserve">pravljalcev vodnih virov </w:t>
      </w:r>
      <w:r w:rsidR="009D15B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9D15B5">
        <w:rPr>
          <w:rFonts w:ascii="Times New Roman" w:eastAsia="Times New Roman" w:hAnsi="Times New Roman" w:cs="Times New Roman"/>
          <w:sz w:val="24"/>
          <w:szCs w:val="24"/>
        </w:rPr>
        <w:t xml:space="preserve">kakovostnimi napovednimi </w:t>
      </w:r>
      <w:r>
        <w:rPr>
          <w:rFonts w:ascii="Times New Roman" w:eastAsia="Times New Roman" w:hAnsi="Times New Roman" w:cs="Times New Roman"/>
          <w:sz w:val="24"/>
          <w:szCs w:val="24"/>
        </w:rPr>
        <w:t xml:space="preserve">modeli bi lahko pripomoglo k bolj </w:t>
      </w:r>
      <w:r w:rsidR="000F7C3A">
        <w:rPr>
          <w:rFonts w:ascii="Times New Roman" w:eastAsia="Times New Roman" w:hAnsi="Times New Roman" w:cs="Times New Roman"/>
          <w:sz w:val="24"/>
          <w:szCs w:val="24"/>
        </w:rPr>
        <w:t>pametni</w:t>
      </w:r>
      <w:r w:rsidR="001C1D11">
        <w:rPr>
          <w:rFonts w:ascii="Times New Roman" w:eastAsia="Times New Roman" w:hAnsi="Times New Roman" w:cs="Times New Roman"/>
          <w:sz w:val="24"/>
          <w:szCs w:val="24"/>
        </w:rPr>
        <w:t>,</w:t>
      </w:r>
      <w:r w:rsidR="000F7C3A">
        <w:rPr>
          <w:rFonts w:ascii="Times New Roman" w:eastAsia="Times New Roman" w:hAnsi="Times New Roman" w:cs="Times New Roman"/>
          <w:sz w:val="24"/>
          <w:szCs w:val="24"/>
        </w:rPr>
        <w:t xml:space="preserve"> predvsem pa</w:t>
      </w:r>
      <w:r>
        <w:rPr>
          <w:rFonts w:ascii="Times New Roman" w:eastAsia="Times New Roman" w:hAnsi="Times New Roman" w:cs="Times New Roman"/>
          <w:sz w:val="24"/>
          <w:szCs w:val="24"/>
        </w:rPr>
        <w:t xml:space="preserve"> naravi prijazni </w:t>
      </w:r>
      <w:r w:rsidR="006E0E20">
        <w:rPr>
          <w:rFonts w:ascii="Times New Roman" w:eastAsia="Times New Roman" w:hAnsi="Times New Roman" w:cs="Times New Roman"/>
          <w:sz w:val="24"/>
          <w:szCs w:val="24"/>
        </w:rPr>
        <w:t xml:space="preserve">in trajnostni </w:t>
      </w:r>
      <w:r>
        <w:rPr>
          <w:rFonts w:ascii="Times New Roman" w:eastAsia="Times New Roman" w:hAnsi="Times New Roman" w:cs="Times New Roman"/>
          <w:sz w:val="24"/>
          <w:szCs w:val="24"/>
        </w:rPr>
        <w:t>izrabi vodnih virov</w:t>
      </w:r>
      <w:r w:rsidR="001C1D11">
        <w:rPr>
          <w:rFonts w:ascii="Times New Roman" w:eastAsia="Times New Roman" w:hAnsi="Times New Roman" w:cs="Times New Roman"/>
          <w:sz w:val="24"/>
          <w:szCs w:val="24"/>
        </w:rPr>
        <w:t>,</w:t>
      </w:r>
      <w:r w:rsidR="002C222B">
        <w:rPr>
          <w:rFonts w:ascii="Times New Roman" w:eastAsia="Times New Roman" w:hAnsi="Times New Roman" w:cs="Times New Roman"/>
          <w:sz w:val="24"/>
          <w:szCs w:val="24"/>
        </w:rPr>
        <w:t xml:space="preserve"> saj bi lahko odločevalci svoje odločitve sprejemali na podlagi </w:t>
      </w:r>
      <w:r w:rsidR="004762AC">
        <w:rPr>
          <w:rFonts w:ascii="Times New Roman" w:eastAsia="Times New Roman" w:hAnsi="Times New Roman" w:cs="Times New Roman"/>
          <w:sz w:val="24"/>
          <w:szCs w:val="24"/>
        </w:rPr>
        <w:t xml:space="preserve">matematičnih </w:t>
      </w:r>
      <w:r w:rsidR="000D52CB">
        <w:rPr>
          <w:rFonts w:ascii="Times New Roman" w:eastAsia="Times New Roman" w:hAnsi="Times New Roman" w:cs="Times New Roman"/>
          <w:sz w:val="24"/>
          <w:szCs w:val="24"/>
        </w:rPr>
        <w:t>modelov</w:t>
      </w:r>
      <w:r w:rsidR="002C222B">
        <w:rPr>
          <w:rFonts w:ascii="Times New Roman" w:eastAsia="Times New Roman" w:hAnsi="Times New Roman" w:cs="Times New Roman"/>
          <w:sz w:val="24"/>
          <w:szCs w:val="24"/>
        </w:rPr>
        <w:t xml:space="preserve"> in ne subjektivnih mnenj.</w:t>
      </w:r>
    </w:p>
    <w:p w14:paraId="4D38881C" w14:textId="332B0945" w:rsidR="00923802" w:rsidRPr="00A705E4" w:rsidRDefault="00741E59" w:rsidP="00861B60">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doben pozitiven </w:t>
      </w:r>
      <w:r w:rsidR="004E00FB">
        <w:rPr>
          <w:rFonts w:ascii="Times New Roman" w:eastAsia="Times New Roman" w:hAnsi="Times New Roman" w:cs="Times New Roman"/>
          <w:sz w:val="24"/>
          <w:szCs w:val="24"/>
        </w:rPr>
        <w:t>učinek</w:t>
      </w:r>
      <w:r>
        <w:rPr>
          <w:rFonts w:ascii="Times New Roman" w:eastAsia="Times New Roman" w:hAnsi="Times New Roman" w:cs="Times New Roman"/>
          <w:sz w:val="24"/>
          <w:szCs w:val="24"/>
        </w:rPr>
        <w:t xml:space="preserve"> bi lahko imelo i</w:t>
      </w:r>
      <w:r w:rsidR="001C1D11">
        <w:rPr>
          <w:rFonts w:ascii="Times New Roman" w:eastAsia="Times New Roman" w:hAnsi="Times New Roman" w:cs="Times New Roman"/>
          <w:sz w:val="24"/>
          <w:szCs w:val="24"/>
        </w:rPr>
        <w:t>z</w:t>
      </w:r>
      <w:r w:rsidR="000D22B1">
        <w:rPr>
          <w:rFonts w:ascii="Times New Roman" w:eastAsia="Times New Roman" w:hAnsi="Times New Roman" w:cs="Times New Roman"/>
          <w:sz w:val="24"/>
          <w:szCs w:val="24"/>
        </w:rPr>
        <w:t>koriščanje prosto dostopnih</w:t>
      </w:r>
      <w:r w:rsidR="005671B0">
        <w:rPr>
          <w:rFonts w:ascii="Times New Roman" w:eastAsia="Times New Roman" w:hAnsi="Times New Roman" w:cs="Times New Roman"/>
          <w:sz w:val="24"/>
          <w:szCs w:val="24"/>
        </w:rPr>
        <w:t xml:space="preserve"> podatkovnih </w:t>
      </w:r>
      <w:r w:rsidR="00C04DF3">
        <w:rPr>
          <w:rFonts w:ascii="Times New Roman" w:eastAsia="Times New Roman" w:hAnsi="Times New Roman" w:cs="Times New Roman"/>
          <w:sz w:val="24"/>
          <w:szCs w:val="24"/>
        </w:rPr>
        <w:t>baz</w:t>
      </w:r>
      <w:r w:rsidR="005671B0">
        <w:rPr>
          <w:rFonts w:ascii="Times New Roman" w:eastAsia="Times New Roman" w:hAnsi="Times New Roman" w:cs="Times New Roman"/>
          <w:sz w:val="24"/>
          <w:szCs w:val="24"/>
        </w:rPr>
        <w:t xml:space="preserve"> kot </w:t>
      </w:r>
      <w:r w:rsidR="00FE6FA1">
        <w:rPr>
          <w:rFonts w:ascii="Times New Roman" w:eastAsia="Times New Roman" w:hAnsi="Times New Roman" w:cs="Times New Roman"/>
          <w:sz w:val="24"/>
          <w:szCs w:val="24"/>
        </w:rPr>
        <w:t xml:space="preserve">jih </w:t>
      </w:r>
      <w:r>
        <w:rPr>
          <w:rFonts w:ascii="Times New Roman" w:eastAsia="Times New Roman" w:hAnsi="Times New Roman" w:cs="Times New Roman"/>
          <w:sz w:val="24"/>
          <w:szCs w:val="24"/>
        </w:rPr>
        <w:t xml:space="preserve">na primer </w:t>
      </w:r>
      <w:r w:rsidR="00FE6FA1">
        <w:rPr>
          <w:rFonts w:ascii="Times New Roman" w:eastAsia="Times New Roman" w:hAnsi="Times New Roman" w:cs="Times New Roman"/>
          <w:sz w:val="24"/>
          <w:szCs w:val="24"/>
        </w:rPr>
        <w:t>ponuja</w:t>
      </w:r>
      <w:r w:rsidR="005671B0">
        <w:rPr>
          <w:rFonts w:ascii="Times New Roman" w:eastAsia="Times New Roman" w:hAnsi="Times New Roman" w:cs="Times New Roman"/>
          <w:sz w:val="24"/>
          <w:szCs w:val="24"/>
        </w:rPr>
        <w:t xml:space="preserve"> </w:t>
      </w:r>
      <w:r w:rsidR="000D22B1">
        <w:rPr>
          <w:rFonts w:ascii="Times New Roman" w:eastAsia="Times New Roman" w:hAnsi="Times New Roman" w:cs="Times New Roman"/>
          <w:sz w:val="24"/>
          <w:szCs w:val="24"/>
        </w:rPr>
        <w:t>Evropsk</w:t>
      </w:r>
      <w:r w:rsidR="001C1D11">
        <w:rPr>
          <w:rFonts w:ascii="Times New Roman" w:eastAsia="Times New Roman" w:hAnsi="Times New Roman" w:cs="Times New Roman"/>
          <w:sz w:val="24"/>
          <w:szCs w:val="24"/>
        </w:rPr>
        <w:t>i</w:t>
      </w:r>
      <w:r w:rsidR="000D22B1">
        <w:rPr>
          <w:rFonts w:ascii="Times New Roman" w:eastAsia="Times New Roman" w:hAnsi="Times New Roman" w:cs="Times New Roman"/>
          <w:sz w:val="24"/>
          <w:szCs w:val="24"/>
        </w:rPr>
        <w:t xml:space="preserve"> vesoljski </w:t>
      </w:r>
      <w:r w:rsidR="005671B0">
        <w:rPr>
          <w:rFonts w:ascii="Times New Roman" w:eastAsia="Times New Roman" w:hAnsi="Times New Roman" w:cs="Times New Roman"/>
          <w:sz w:val="24"/>
          <w:szCs w:val="24"/>
        </w:rPr>
        <w:t>program Coperni</w:t>
      </w:r>
      <w:r w:rsidR="001C1D11">
        <w:rPr>
          <w:rFonts w:ascii="Times New Roman" w:eastAsia="Times New Roman" w:hAnsi="Times New Roman" w:cs="Times New Roman"/>
          <w:sz w:val="24"/>
          <w:szCs w:val="24"/>
        </w:rPr>
        <w:t>c</w:t>
      </w:r>
      <w:r w:rsidR="005671B0">
        <w:rPr>
          <w:rFonts w:ascii="Times New Roman" w:eastAsia="Times New Roman" w:hAnsi="Times New Roman" w:cs="Times New Roman"/>
          <w:sz w:val="24"/>
          <w:szCs w:val="24"/>
        </w:rPr>
        <w:t>us</w:t>
      </w:r>
      <w:r>
        <w:rPr>
          <w:rFonts w:ascii="Times New Roman" w:eastAsia="Times New Roman" w:hAnsi="Times New Roman" w:cs="Times New Roman"/>
          <w:sz w:val="24"/>
          <w:szCs w:val="24"/>
        </w:rPr>
        <w:t>.</w:t>
      </w:r>
      <w:r w:rsidR="002E050A">
        <w:rPr>
          <w:rFonts w:ascii="Times New Roman" w:eastAsia="Times New Roman" w:hAnsi="Times New Roman" w:cs="Times New Roman"/>
          <w:sz w:val="24"/>
          <w:szCs w:val="24"/>
        </w:rPr>
        <w:t xml:space="preserve"> Z uporabo podatkov </w:t>
      </w:r>
      <w:r w:rsidR="001C1D11">
        <w:rPr>
          <w:rFonts w:ascii="Times New Roman" w:eastAsia="Times New Roman" w:hAnsi="Times New Roman" w:cs="Times New Roman"/>
          <w:sz w:val="24"/>
          <w:szCs w:val="24"/>
        </w:rPr>
        <w:t xml:space="preserve">s </w:t>
      </w:r>
      <w:r w:rsidR="002E050A">
        <w:rPr>
          <w:rFonts w:ascii="Times New Roman" w:eastAsia="Times New Roman" w:hAnsi="Times New Roman" w:cs="Times New Roman"/>
          <w:sz w:val="24"/>
          <w:szCs w:val="24"/>
        </w:rPr>
        <w:t xml:space="preserve">satelitov Sentinel-2 bi lahko izboljšali prvotne napovedi in v najbolšem primeru celo nadomestili trenutne senzorje </w:t>
      </w:r>
      <w:r w:rsidR="00861B60">
        <w:rPr>
          <w:rFonts w:ascii="Times New Roman" w:eastAsia="Times New Roman" w:hAnsi="Times New Roman" w:cs="Times New Roman"/>
          <w:sz w:val="24"/>
          <w:szCs w:val="24"/>
        </w:rPr>
        <w:t xml:space="preserve">za gladino vode </w:t>
      </w:r>
      <w:r w:rsidR="002E050A">
        <w:rPr>
          <w:rFonts w:ascii="Times New Roman" w:eastAsia="Times New Roman" w:hAnsi="Times New Roman" w:cs="Times New Roman"/>
          <w:sz w:val="24"/>
          <w:szCs w:val="24"/>
        </w:rPr>
        <w:t>ter tako močno znižali operativne stroške</w:t>
      </w:r>
      <w:r w:rsidR="00861B60">
        <w:rPr>
          <w:rFonts w:ascii="Times New Roman" w:eastAsia="Times New Roman" w:hAnsi="Times New Roman" w:cs="Times New Roman"/>
          <w:sz w:val="24"/>
          <w:szCs w:val="24"/>
        </w:rPr>
        <w:t xml:space="preserve"> nadzorovanja vodne gladine.</w:t>
      </w:r>
    </w:p>
    <w:p w14:paraId="4FAA05FB" w14:textId="77777777" w:rsidR="008308F2" w:rsidRDefault="008308F2">
      <w:pPr>
        <w:rPr>
          <w:rFonts w:ascii="Times New Roman" w:hAnsi="Times New Roman" w:cs="Times New Roman"/>
          <w:b/>
          <w:sz w:val="28"/>
        </w:rPr>
      </w:pPr>
      <w:r>
        <w:rPr>
          <w:rFonts w:ascii="Times New Roman" w:hAnsi="Times New Roman" w:cs="Times New Roman"/>
          <w:b/>
          <w:sz w:val="28"/>
        </w:rPr>
        <w:br w:type="page"/>
      </w:r>
    </w:p>
    <w:p w14:paraId="27DA9B40" w14:textId="6BD46EC2" w:rsidR="00367D9F" w:rsidRPr="00A705E4" w:rsidRDefault="00367D9F"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lastRenderedPageBreak/>
        <w:t>Cilj</w:t>
      </w:r>
    </w:p>
    <w:p w14:paraId="3AE9E508" w14:textId="23062C79" w:rsidR="00A6637A" w:rsidRDefault="00523B73"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ilj magisterske naloge bo sprva preučiti obstoječe relevantne raziskave na temo strojnega učenja</w:t>
      </w:r>
      <w:r w:rsidR="0058086D">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preučiti</w:t>
      </w:r>
      <w:r w:rsidR="001C1D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203FD">
        <w:rPr>
          <w:rFonts w:ascii="Times New Roman" w:eastAsia="Times New Roman" w:hAnsi="Times New Roman" w:cs="Times New Roman"/>
          <w:sz w:val="24"/>
          <w:szCs w:val="24"/>
        </w:rPr>
        <w:t xml:space="preserve">kako so drugi raziskovalci uporabljali Sentinel-2 satelitske posnetke za analiziranje </w:t>
      </w:r>
      <w:r w:rsidR="00136A9C">
        <w:rPr>
          <w:rFonts w:ascii="Times New Roman" w:eastAsia="Times New Roman" w:hAnsi="Times New Roman" w:cs="Times New Roman"/>
          <w:sz w:val="24"/>
          <w:szCs w:val="24"/>
        </w:rPr>
        <w:t>vodne gladine</w:t>
      </w:r>
      <w:r w:rsidR="004203FD">
        <w:rPr>
          <w:rFonts w:ascii="Times New Roman" w:eastAsia="Times New Roman" w:hAnsi="Times New Roman" w:cs="Times New Roman"/>
          <w:sz w:val="24"/>
          <w:szCs w:val="24"/>
        </w:rPr>
        <w:t xml:space="preserve"> na zemlji</w:t>
      </w:r>
      <w:r w:rsidR="001C1D11">
        <w:rPr>
          <w:rFonts w:ascii="Times New Roman" w:eastAsia="Times New Roman" w:hAnsi="Times New Roman" w:cs="Times New Roman"/>
          <w:sz w:val="24"/>
          <w:szCs w:val="24"/>
        </w:rPr>
        <w:t>,</w:t>
      </w:r>
      <w:r w:rsidR="004203FD">
        <w:rPr>
          <w:rFonts w:ascii="Times New Roman" w:eastAsia="Times New Roman" w:hAnsi="Times New Roman" w:cs="Times New Roman"/>
          <w:sz w:val="24"/>
          <w:szCs w:val="24"/>
        </w:rPr>
        <w:t xml:space="preserve"> ter tako pridobiti</w:t>
      </w:r>
      <w:r w:rsidR="008A0261">
        <w:rPr>
          <w:rFonts w:ascii="Times New Roman" w:eastAsia="Times New Roman" w:hAnsi="Times New Roman" w:cs="Times New Roman"/>
          <w:sz w:val="24"/>
          <w:szCs w:val="24"/>
        </w:rPr>
        <w:t xml:space="preserve"> </w:t>
      </w:r>
      <w:r w:rsidR="00AB3AB2">
        <w:rPr>
          <w:rFonts w:ascii="Times New Roman" w:eastAsia="Times New Roman" w:hAnsi="Times New Roman" w:cs="Times New Roman"/>
          <w:sz w:val="24"/>
          <w:szCs w:val="24"/>
        </w:rPr>
        <w:t xml:space="preserve">širše </w:t>
      </w:r>
      <w:r w:rsidR="00F05516">
        <w:rPr>
          <w:rFonts w:ascii="Times New Roman" w:eastAsia="Times New Roman" w:hAnsi="Times New Roman" w:cs="Times New Roman"/>
          <w:sz w:val="24"/>
          <w:szCs w:val="24"/>
        </w:rPr>
        <w:t>razumevanje</w:t>
      </w:r>
      <w:r w:rsidR="001C1D11">
        <w:rPr>
          <w:rFonts w:ascii="Times New Roman" w:eastAsia="Times New Roman" w:hAnsi="Times New Roman" w:cs="Times New Roman"/>
          <w:sz w:val="24"/>
          <w:szCs w:val="24"/>
        </w:rPr>
        <w:t>,</w:t>
      </w:r>
      <w:r w:rsidR="0072093A">
        <w:rPr>
          <w:rFonts w:ascii="Times New Roman" w:eastAsia="Times New Roman" w:hAnsi="Times New Roman" w:cs="Times New Roman"/>
          <w:sz w:val="24"/>
          <w:szCs w:val="24"/>
        </w:rPr>
        <w:t xml:space="preserve"> kako so se podobnih problemov lotili drugi raziskovalci.</w:t>
      </w:r>
    </w:p>
    <w:p w14:paraId="40D4B2B3" w14:textId="15036DF9" w:rsidR="00E70796" w:rsidRDefault="00E70796"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 drugem delu bom poskusil z različnimi </w:t>
      </w:r>
      <w:r w:rsidR="00AD2F3A">
        <w:rPr>
          <w:rFonts w:ascii="Times New Roman" w:eastAsia="Times New Roman" w:hAnsi="Times New Roman" w:cs="Times New Roman"/>
          <w:sz w:val="24"/>
          <w:szCs w:val="24"/>
        </w:rPr>
        <w:t>tehnikami</w:t>
      </w:r>
      <w:r>
        <w:rPr>
          <w:rFonts w:ascii="Times New Roman" w:eastAsia="Times New Roman" w:hAnsi="Times New Roman" w:cs="Times New Roman"/>
          <w:sz w:val="24"/>
          <w:szCs w:val="24"/>
        </w:rPr>
        <w:t xml:space="preserve"> razviti </w:t>
      </w:r>
      <w:r w:rsidR="00F0135D">
        <w:rPr>
          <w:rFonts w:ascii="Times New Roman" w:eastAsia="Times New Roman" w:hAnsi="Times New Roman" w:cs="Times New Roman"/>
          <w:sz w:val="24"/>
          <w:szCs w:val="24"/>
        </w:rPr>
        <w:t xml:space="preserve">inovativno </w:t>
      </w:r>
      <w:r>
        <w:rPr>
          <w:rFonts w:ascii="Times New Roman" w:eastAsia="Times New Roman" w:hAnsi="Times New Roman" w:cs="Times New Roman"/>
          <w:sz w:val="24"/>
          <w:szCs w:val="24"/>
        </w:rPr>
        <w:t>programsko rešitev</w:t>
      </w:r>
      <w:r w:rsidR="00130DCF">
        <w:rPr>
          <w:rFonts w:ascii="Times New Roman" w:eastAsia="Times New Roman" w:hAnsi="Times New Roman" w:cs="Times New Roman"/>
          <w:sz w:val="24"/>
          <w:szCs w:val="24"/>
        </w:rPr>
        <w:t xml:space="preserve"> za analiziranje satelitskih slik in napovedovanje količine vode. </w:t>
      </w:r>
      <w:r w:rsidR="006D1618">
        <w:rPr>
          <w:rFonts w:ascii="Times New Roman" w:eastAsia="Times New Roman" w:hAnsi="Times New Roman" w:cs="Times New Roman"/>
          <w:sz w:val="24"/>
          <w:szCs w:val="24"/>
        </w:rPr>
        <w:t xml:space="preserve">Celoten razvoj prototipa bo </w:t>
      </w:r>
      <w:r w:rsidR="001C1D11">
        <w:rPr>
          <w:rFonts w:ascii="Times New Roman" w:eastAsia="Times New Roman" w:hAnsi="Times New Roman" w:cs="Times New Roman"/>
          <w:sz w:val="24"/>
          <w:szCs w:val="24"/>
        </w:rPr>
        <w:t>sledil</w:t>
      </w:r>
      <w:r w:rsidR="006D1618">
        <w:rPr>
          <w:rFonts w:ascii="Times New Roman" w:eastAsia="Times New Roman" w:hAnsi="Times New Roman" w:cs="Times New Roman"/>
          <w:sz w:val="24"/>
          <w:szCs w:val="24"/>
        </w:rPr>
        <w:t xml:space="preserve"> </w:t>
      </w:r>
      <w:r w:rsidR="001C1D11">
        <w:rPr>
          <w:rFonts w:ascii="Times New Roman" w:eastAsia="Times New Roman" w:hAnsi="Times New Roman" w:cs="Times New Roman"/>
          <w:sz w:val="24"/>
          <w:szCs w:val="24"/>
        </w:rPr>
        <w:t xml:space="preserve">naslednjim </w:t>
      </w:r>
      <w:r w:rsidR="006D1618">
        <w:rPr>
          <w:rFonts w:ascii="Times New Roman" w:eastAsia="Times New Roman" w:hAnsi="Times New Roman" w:cs="Times New Roman"/>
          <w:sz w:val="24"/>
          <w:szCs w:val="24"/>
        </w:rPr>
        <w:t>korako</w:t>
      </w:r>
      <w:r w:rsidR="001C1D11">
        <w:rPr>
          <w:rFonts w:ascii="Times New Roman" w:eastAsia="Times New Roman" w:hAnsi="Times New Roman" w:cs="Times New Roman"/>
          <w:sz w:val="24"/>
          <w:szCs w:val="24"/>
        </w:rPr>
        <w:t>m</w:t>
      </w:r>
      <w:r w:rsidR="006D1618">
        <w:rPr>
          <w:rFonts w:ascii="Times New Roman" w:eastAsia="Times New Roman" w:hAnsi="Times New Roman" w:cs="Times New Roman"/>
          <w:sz w:val="24"/>
          <w:szCs w:val="24"/>
        </w:rPr>
        <w:t>:</w:t>
      </w:r>
    </w:p>
    <w:p w14:paraId="43F31AC6" w14:textId="7AEA5222" w:rsidR="008133F1" w:rsidRDefault="00DB65DC"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iza podatkov in</w:t>
      </w:r>
      <w:r w:rsidR="00D2408E">
        <w:rPr>
          <w:rFonts w:ascii="Times New Roman" w:eastAsia="Times New Roman" w:hAnsi="Times New Roman" w:cs="Times New Roman"/>
          <w:sz w:val="24"/>
          <w:szCs w:val="24"/>
        </w:rPr>
        <w:t xml:space="preserve"> njihova</w:t>
      </w:r>
      <w:r>
        <w:rPr>
          <w:rFonts w:ascii="Times New Roman" w:eastAsia="Times New Roman" w:hAnsi="Times New Roman" w:cs="Times New Roman"/>
          <w:sz w:val="24"/>
          <w:szCs w:val="24"/>
        </w:rPr>
        <w:t xml:space="preserve"> priprava za strojno učenje.</w:t>
      </w:r>
    </w:p>
    <w:p w14:paraId="498ADA8F" w14:textId="096339A2" w:rsidR="006D1618" w:rsidRDefault="006D1618"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zvoj</w:t>
      </w:r>
      <w:r w:rsidR="002377C3">
        <w:rPr>
          <w:rFonts w:ascii="Times New Roman" w:eastAsia="Times New Roman" w:hAnsi="Times New Roman" w:cs="Times New Roman"/>
          <w:sz w:val="24"/>
          <w:szCs w:val="24"/>
        </w:rPr>
        <w:t xml:space="preserve"> </w:t>
      </w:r>
      <w:r w:rsidR="001C1D11">
        <w:rPr>
          <w:rFonts w:ascii="Times New Roman" w:eastAsia="Times New Roman" w:hAnsi="Times New Roman" w:cs="Times New Roman"/>
          <w:sz w:val="24"/>
          <w:szCs w:val="24"/>
        </w:rPr>
        <w:t xml:space="preserve">napovednega </w:t>
      </w:r>
      <w:r>
        <w:rPr>
          <w:rFonts w:ascii="Times New Roman" w:eastAsia="Times New Roman" w:hAnsi="Times New Roman" w:cs="Times New Roman"/>
          <w:sz w:val="24"/>
          <w:szCs w:val="24"/>
        </w:rPr>
        <w:t xml:space="preserve">modela za napovedovanje količine vode glede na </w:t>
      </w:r>
      <w:r w:rsidR="002A15AD">
        <w:rPr>
          <w:rFonts w:ascii="Times New Roman" w:eastAsia="Times New Roman" w:hAnsi="Times New Roman" w:cs="Times New Roman"/>
          <w:sz w:val="24"/>
          <w:szCs w:val="24"/>
        </w:rPr>
        <w:t>zgodovinske</w:t>
      </w:r>
      <w:r>
        <w:rPr>
          <w:rFonts w:ascii="Times New Roman" w:eastAsia="Times New Roman" w:hAnsi="Times New Roman" w:cs="Times New Roman"/>
          <w:sz w:val="24"/>
          <w:szCs w:val="24"/>
        </w:rPr>
        <w:t xml:space="preserve"> </w:t>
      </w:r>
      <w:r w:rsidR="00636EF7">
        <w:rPr>
          <w:rFonts w:ascii="Times New Roman" w:eastAsia="Times New Roman" w:hAnsi="Times New Roman" w:cs="Times New Roman"/>
          <w:sz w:val="24"/>
          <w:szCs w:val="24"/>
        </w:rPr>
        <w:t xml:space="preserve">in druge konvencionalne </w:t>
      </w:r>
      <w:r>
        <w:rPr>
          <w:rFonts w:ascii="Times New Roman" w:eastAsia="Times New Roman" w:hAnsi="Times New Roman" w:cs="Times New Roman"/>
          <w:sz w:val="24"/>
          <w:szCs w:val="24"/>
        </w:rPr>
        <w:t>podatke</w:t>
      </w:r>
      <w:r w:rsidR="002810C2">
        <w:rPr>
          <w:rFonts w:ascii="Times New Roman" w:eastAsia="Times New Roman" w:hAnsi="Times New Roman" w:cs="Times New Roman"/>
          <w:sz w:val="24"/>
          <w:szCs w:val="24"/>
        </w:rPr>
        <w:t>.</w:t>
      </w:r>
    </w:p>
    <w:p w14:paraId="0C8384CC" w14:textId="1AA40692" w:rsidR="009327F1" w:rsidRDefault="0057211D" w:rsidP="009327F1">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zvoj programa </w:t>
      </w:r>
      <w:r w:rsidR="003927CE">
        <w:rPr>
          <w:rFonts w:ascii="Times New Roman" w:eastAsia="Times New Roman" w:hAnsi="Times New Roman" w:cs="Times New Roman"/>
          <w:sz w:val="24"/>
          <w:szCs w:val="24"/>
        </w:rPr>
        <w:t>za pridobivanje</w:t>
      </w:r>
      <w:r w:rsidR="00B54CDE">
        <w:rPr>
          <w:rFonts w:ascii="Times New Roman" w:eastAsia="Times New Roman" w:hAnsi="Times New Roman" w:cs="Times New Roman"/>
          <w:sz w:val="24"/>
          <w:szCs w:val="24"/>
        </w:rPr>
        <w:t xml:space="preserve"> </w:t>
      </w:r>
      <w:r w:rsidR="003927CE">
        <w:rPr>
          <w:rFonts w:ascii="Times New Roman" w:eastAsia="Times New Roman" w:hAnsi="Times New Roman" w:cs="Times New Roman"/>
          <w:sz w:val="24"/>
          <w:szCs w:val="24"/>
        </w:rPr>
        <w:t>satelitskih posnetkov</w:t>
      </w:r>
      <w:r w:rsidR="00B54CDE">
        <w:rPr>
          <w:rFonts w:ascii="Times New Roman" w:eastAsia="Times New Roman" w:hAnsi="Times New Roman" w:cs="Times New Roman"/>
          <w:sz w:val="24"/>
          <w:szCs w:val="24"/>
        </w:rPr>
        <w:t xml:space="preserve"> ter </w:t>
      </w:r>
      <w:r w:rsidR="003B5C46">
        <w:rPr>
          <w:rFonts w:ascii="Times New Roman" w:eastAsia="Times New Roman" w:hAnsi="Times New Roman" w:cs="Times New Roman"/>
          <w:sz w:val="24"/>
          <w:szCs w:val="24"/>
        </w:rPr>
        <w:t>iz</w:t>
      </w:r>
      <w:r w:rsidR="009327F1">
        <w:rPr>
          <w:rFonts w:ascii="Times New Roman" w:eastAsia="Times New Roman" w:hAnsi="Times New Roman" w:cs="Times New Roman"/>
          <w:sz w:val="24"/>
          <w:szCs w:val="24"/>
        </w:rPr>
        <w:t xml:space="preserve"> </w:t>
      </w:r>
      <w:r w:rsidR="00C8129C">
        <w:rPr>
          <w:rFonts w:ascii="Times New Roman" w:eastAsia="Times New Roman" w:hAnsi="Times New Roman" w:cs="Times New Roman"/>
          <w:sz w:val="24"/>
          <w:szCs w:val="24"/>
        </w:rPr>
        <w:t>pridobljenih</w:t>
      </w:r>
      <w:r w:rsidR="009327F1">
        <w:rPr>
          <w:rFonts w:ascii="Times New Roman" w:eastAsia="Times New Roman" w:hAnsi="Times New Roman" w:cs="Times New Roman"/>
          <w:sz w:val="24"/>
          <w:szCs w:val="24"/>
        </w:rPr>
        <w:t xml:space="preserve"> </w:t>
      </w:r>
      <w:r w:rsidR="00E427D9">
        <w:rPr>
          <w:rFonts w:ascii="Times New Roman" w:eastAsia="Times New Roman" w:hAnsi="Times New Roman" w:cs="Times New Roman"/>
          <w:sz w:val="24"/>
          <w:szCs w:val="24"/>
        </w:rPr>
        <w:t>podatkov</w:t>
      </w:r>
      <w:r w:rsidR="009327F1">
        <w:rPr>
          <w:rFonts w:ascii="Times New Roman" w:eastAsia="Times New Roman" w:hAnsi="Times New Roman" w:cs="Times New Roman"/>
          <w:sz w:val="24"/>
          <w:szCs w:val="24"/>
        </w:rPr>
        <w:t xml:space="preserve"> izluščiti uporabne informacije</w:t>
      </w:r>
      <w:r w:rsidR="00DE525B">
        <w:rPr>
          <w:rFonts w:ascii="Times New Roman" w:eastAsia="Times New Roman" w:hAnsi="Times New Roman" w:cs="Times New Roman"/>
          <w:sz w:val="24"/>
          <w:szCs w:val="24"/>
        </w:rPr>
        <w:t xml:space="preserve"> za </w:t>
      </w:r>
      <w:r w:rsidR="004F5DEA">
        <w:rPr>
          <w:rFonts w:ascii="Times New Roman" w:eastAsia="Times New Roman" w:hAnsi="Times New Roman" w:cs="Times New Roman"/>
          <w:sz w:val="24"/>
          <w:szCs w:val="24"/>
        </w:rPr>
        <w:t xml:space="preserve">izboljšavo </w:t>
      </w:r>
      <w:r w:rsidR="001C1D11">
        <w:rPr>
          <w:rFonts w:ascii="Times New Roman" w:eastAsia="Times New Roman" w:hAnsi="Times New Roman" w:cs="Times New Roman"/>
          <w:sz w:val="24"/>
          <w:szCs w:val="24"/>
        </w:rPr>
        <w:t xml:space="preserve">zgoraj omenjenega napovednega </w:t>
      </w:r>
      <w:r w:rsidR="004F5DEA">
        <w:rPr>
          <w:rFonts w:ascii="Times New Roman" w:eastAsia="Times New Roman" w:hAnsi="Times New Roman" w:cs="Times New Roman"/>
          <w:sz w:val="24"/>
          <w:szCs w:val="24"/>
        </w:rPr>
        <w:t>modela.</w:t>
      </w:r>
    </w:p>
    <w:p w14:paraId="485BBD52" w14:textId="64CCDC1A" w:rsidR="002B7D54" w:rsidRPr="009467F9" w:rsidRDefault="009467F9" w:rsidP="009467F9">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zvedel bom eksperiment ter ugotovil</w:t>
      </w:r>
      <w:r w:rsidR="001C1D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li lahko satelitski posnetki služijo kot alternativa trenutnim senzorjem za gladino vodne gladine.</w:t>
      </w:r>
    </w:p>
    <w:p w14:paraId="77F34C75" w14:textId="77777777" w:rsidR="00D3768D" w:rsidRDefault="00D3768D" w:rsidP="00A94961">
      <w:pPr>
        <w:widowControl w:val="0"/>
        <w:spacing w:line="288" w:lineRule="auto"/>
        <w:jc w:val="both"/>
        <w:rPr>
          <w:rFonts w:ascii="Times New Roman" w:hAnsi="Times New Roman" w:cs="Times New Roman"/>
          <w:b/>
          <w:sz w:val="28"/>
          <w:szCs w:val="24"/>
        </w:rPr>
      </w:pPr>
    </w:p>
    <w:p w14:paraId="5CB425F3" w14:textId="570BBA34" w:rsidR="008F4C41"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szCs w:val="24"/>
        </w:rPr>
        <w:t>Opis metodologije</w:t>
      </w:r>
    </w:p>
    <w:p w14:paraId="6FE021C7" w14:textId="3912EA0B" w:rsidR="00EC0AB3" w:rsidRDefault="00F13FF8" w:rsidP="00A840F9">
      <w:pPr>
        <w:jc w:val="both"/>
        <w:rPr>
          <w:rFonts w:ascii="Times New Roman" w:hAnsi="Times New Roman" w:cs="Times New Roman"/>
          <w:sz w:val="24"/>
          <w:szCs w:val="24"/>
        </w:rPr>
      </w:pPr>
      <w:r>
        <w:rPr>
          <w:rFonts w:ascii="Times New Roman" w:hAnsi="Times New Roman" w:cs="Times New Roman"/>
          <w:sz w:val="24"/>
          <w:szCs w:val="24"/>
        </w:rPr>
        <w:t>Magist</w:t>
      </w:r>
      <w:r w:rsidR="001C1D11">
        <w:rPr>
          <w:rFonts w:ascii="Times New Roman" w:hAnsi="Times New Roman" w:cs="Times New Roman"/>
          <w:sz w:val="24"/>
          <w:szCs w:val="24"/>
        </w:rPr>
        <w:t>rsko</w:t>
      </w:r>
      <w:r>
        <w:rPr>
          <w:rFonts w:ascii="Times New Roman" w:hAnsi="Times New Roman" w:cs="Times New Roman"/>
          <w:sz w:val="24"/>
          <w:szCs w:val="24"/>
        </w:rPr>
        <w:t xml:space="preserve"> </w:t>
      </w:r>
      <w:r w:rsidR="001C1D11">
        <w:rPr>
          <w:rFonts w:ascii="Times New Roman" w:hAnsi="Times New Roman" w:cs="Times New Roman"/>
          <w:sz w:val="24"/>
          <w:szCs w:val="24"/>
        </w:rPr>
        <w:t xml:space="preserve">delo </w:t>
      </w:r>
      <w:r>
        <w:rPr>
          <w:rFonts w:ascii="Times New Roman" w:hAnsi="Times New Roman" w:cs="Times New Roman"/>
          <w:sz w:val="24"/>
          <w:szCs w:val="24"/>
        </w:rPr>
        <w:t xml:space="preserve">bo </w:t>
      </w:r>
      <w:r w:rsidR="001C1D11">
        <w:rPr>
          <w:rFonts w:ascii="Times New Roman" w:hAnsi="Times New Roman" w:cs="Times New Roman"/>
          <w:sz w:val="24"/>
          <w:szCs w:val="24"/>
        </w:rPr>
        <w:t>sestavljeno</w:t>
      </w:r>
      <w:r w:rsidR="00D7464B">
        <w:rPr>
          <w:rFonts w:ascii="Times New Roman" w:hAnsi="Times New Roman" w:cs="Times New Roman"/>
          <w:sz w:val="24"/>
          <w:szCs w:val="24"/>
        </w:rPr>
        <w:t xml:space="preserve"> iz teoretičnega in </w:t>
      </w:r>
      <w:r w:rsidR="001C1D11">
        <w:rPr>
          <w:rFonts w:ascii="Times New Roman" w:hAnsi="Times New Roman" w:cs="Times New Roman"/>
          <w:sz w:val="24"/>
          <w:szCs w:val="24"/>
        </w:rPr>
        <w:t xml:space="preserve">empiričnega </w:t>
      </w:r>
      <w:r w:rsidR="00D7464B">
        <w:rPr>
          <w:rFonts w:ascii="Times New Roman" w:hAnsi="Times New Roman" w:cs="Times New Roman"/>
          <w:sz w:val="24"/>
          <w:szCs w:val="24"/>
        </w:rPr>
        <w:t xml:space="preserve">dela. V teoretičnem delu bom </w:t>
      </w:r>
      <w:commentRangeStart w:id="0"/>
      <w:r w:rsidR="00D7464B">
        <w:rPr>
          <w:rFonts w:ascii="Times New Roman" w:hAnsi="Times New Roman" w:cs="Times New Roman"/>
          <w:sz w:val="24"/>
          <w:szCs w:val="24"/>
        </w:rPr>
        <w:t xml:space="preserve">pregledal za projekt relevantno tujo in domačo </w:t>
      </w:r>
      <w:commentRangeEnd w:id="0"/>
      <w:r w:rsidR="001C1D11">
        <w:rPr>
          <w:rStyle w:val="CommentReference"/>
        </w:rPr>
        <w:commentReference w:id="0"/>
      </w:r>
      <w:r w:rsidR="00D7464B">
        <w:rPr>
          <w:rFonts w:ascii="Times New Roman" w:hAnsi="Times New Roman" w:cs="Times New Roman"/>
          <w:sz w:val="24"/>
          <w:szCs w:val="24"/>
        </w:rPr>
        <w:t>literaturo</w:t>
      </w:r>
      <w:r w:rsidR="00983AF0">
        <w:rPr>
          <w:rFonts w:ascii="Times New Roman" w:hAnsi="Times New Roman" w:cs="Times New Roman"/>
          <w:sz w:val="24"/>
          <w:szCs w:val="24"/>
        </w:rPr>
        <w:t xml:space="preserve"> ter si tako pripravil </w:t>
      </w:r>
      <w:r w:rsidR="001C1D11">
        <w:rPr>
          <w:rFonts w:ascii="Times New Roman" w:hAnsi="Times New Roman" w:cs="Times New Roman"/>
          <w:sz w:val="24"/>
          <w:szCs w:val="24"/>
        </w:rPr>
        <w:t xml:space="preserve">temelje </w:t>
      </w:r>
      <w:r w:rsidR="00983AF0">
        <w:rPr>
          <w:rFonts w:ascii="Times New Roman" w:hAnsi="Times New Roman" w:cs="Times New Roman"/>
          <w:sz w:val="24"/>
          <w:szCs w:val="24"/>
        </w:rPr>
        <w:t xml:space="preserve">za </w:t>
      </w:r>
      <w:r w:rsidR="001C1D11">
        <w:rPr>
          <w:rFonts w:ascii="Times New Roman" w:hAnsi="Times New Roman" w:cs="Times New Roman"/>
          <w:sz w:val="24"/>
          <w:szCs w:val="24"/>
        </w:rPr>
        <w:t xml:space="preserve">empirični </w:t>
      </w:r>
      <w:r w:rsidR="00983AF0">
        <w:rPr>
          <w:rFonts w:ascii="Times New Roman" w:hAnsi="Times New Roman" w:cs="Times New Roman"/>
          <w:sz w:val="24"/>
          <w:szCs w:val="24"/>
        </w:rPr>
        <w:t>del.</w:t>
      </w:r>
    </w:p>
    <w:p w14:paraId="12F9AA3F" w14:textId="3EDCB2B9" w:rsidR="00580E8C" w:rsidRDefault="00581BF7" w:rsidP="00434A17">
      <w:pPr>
        <w:jc w:val="both"/>
        <w:rPr>
          <w:rFonts w:ascii="Times New Roman" w:hAnsi="Times New Roman" w:cs="Times New Roman"/>
          <w:sz w:val="24"/>
          <w:szCs w:val="24"/>
        </w:rPr>
      </w:pPr>
      <w:r>
        <w:rPr>
          <w:rFonts w:ascii="Times New Roman" w:hAnsi="Times New Roman" w:cs="Times New Roman"/>
          <w:sz w:val="24"/>
          <w:szCs w:val="24"/>
        </w:rPr>
        <w:t>V raziskovalnem delu magistrske</w:t>
      </w:r>
      <w:r w:rsidR="001C1D11">
        <w:rPr>
          <w:rFonts w:ascii="Times New Roman" w:hAnsi="Times New Roman" w:cs="Times New Roman"/>
          <w:sz w:val="24"/>
          <w:szCs w:val="24"/>
        </w:rPr>
        <w:t>ga</w:t>
      </w:r>
      <w:r>
        <w:rPr>
          <w:rFonts w:ascii="Times New Roman" w:hAnsi="Times New Roman" w:cs="Times New Roman"/>
          <w:sz w:val="24"/>
          <w:szCs w:val="24"/>
        </w:rPr>
        <w:t xml:space="preserve"> </w:t>
      </w:r>
      <w:r w:rsidR="001C1D11">
        <w:rPr>
          <w:rFonts w:ascii="Times New Roman" w:hAnsi="Times New Roman" w:cs="Times New Roman"/>
          <w:sz w:val="24"/>
          <w:szCs w:val="24"/>
        </w:rPr>
        <w:t xml:space="preserve">dela </w:t>
      </w:r>
      <w:r>
        <w:rPr>
          <w:rFonts w:ascii="Times New Roman" w:hAnsi="Times New Roman" w:cs="Times New Roman"/>
          <w:sz w:val="24"/>
          <w:szCs w:val="24"/>
        </w:rPr>
        <w:t xml:space="preserve">bom za </w:t>
      </w:r>
      <w:r w:rsidR="00580E8C">
        <w:rPr>
          <w:rFonts w:ascii="Times New Roman" w:hAnsi="Times New Roman" w:cs="Times New Roman"/>
          <w:sz w:val="24"/>
          <w:szCs w:val="24"/>
        </w:rPr>
        <w:t>izhodišče</w:t>
      </w:r>
      <w:r>
        <w:rPr>
          <w:rFonts w:ascii="Times New Roman" w:hAnsi="Times New Roman" w:cs="Times New Roman"/>
          <w:sz w:val="24"/>
          <w:szCs w:val="24"/>
        </w:rPr>
        <w:t xml:space="preserve"> vzel </w:t>
      </w:r>
      <w:r w:rsidR="00876342">
        <w:rPr>
          <w:rFonts w:ascii="Times New Roman" w:hAnsi="Times New Roman" w:cs="Times New Roman"/>
          <w:sz w:val="24"/>
          <w:szCs w:val="24"/>
        </w:rPr>
        <w:t xml:space="preserve">podatke, ki jih je na portalu Kaggle objavil </w:t>
      </w:r>
      <w:r w:rsidR="001C1D11">
        <w:rPr>
          <w:rFonts w:ascii="Times New Roman" w:hAnsi="Times New Roman" w:cs="Times New Roman"/>
          <w:sz w:val="24"/>
          <w:szCs w:val="24"/>
        </w:rPr>
        <w:t>i</w:t>
      </w:r>
      <w:r w:rsidR="00876342">
        <w:rPr>
          <w:rFonts w:ascii="Times New Roman" w:hAnsi="Times New Roman" w:cs="Times New Roman"/>
          <w:sz w:val="24"/>
          <w:szCs w:val="24"/>
        </w:rPr>
        <w:t xml:space="preserve">taljanski ponudnik vodovodnih storitev Acea. </w:t>
      </w:r>
      <w:r w:rsidR="00CB17CE">
        <w:rPr>
          <w:rFonts w:ascii="Times New Roman" w:hAnsi="Times New Roman" w:cs="Times New Roman"/>
          <w:sz w:val="24"/>
          <w:szCs w:val="24"/>
        </w:rPr>
        <w:t>Njihova podatkovna zbirka zajema osnovne podatke kot so količina vode, padavine in podobno od leta</w:t>
      </w:r>
      <w:r w:rsidR="003C7F5B">
        <w:rPr>
          <w:rFonts w:ascii="Times New Roman" w:hAnsi="Times New Roman" w:cs="Times New Roman"/>
          <w:sz w:val="24"/>
          <w:szCs w:val="24"/>
        </w:rPr>
        <w:t xml:space="preserve"> </w:t>
      </w:r>
      <w:r w:rsidR="00CB17CE">
        <w:rPr>
          <w:rFonts w:ascii="Times New Roman" w:hAnsi="Times New Roman" w:cs="Times New Roman"/>
          <w:sz w:val="24"/>
          <w:szCs w:val="24"/>
        </w:rPr>
        <w:t xml:space="preserve">1998 do </w:t>
      </w:r>
      <w:r w:rsidR="002348B4">
        <w:rPr>
          <w:rFonts w:ascii="Times New Roman" w:hAnsi="Times New Roman" w:cs="Times New Roman"/>
          <w:sz w:val="24"/>
          <w:szCs w:val="24"/>
        </w:rPr>
        <w:t>sredine</w:t>
      </w:r>
      <w:r w:rsidR="00CB17CE">
        <w:rPr>
          <w:rFonts w:ascii="Times New Roman" w:hAnsi="Times New Roman" w:cs="Times New Roman"/>
          <w:sz w:val="24"/>
          <w:szCs w:val="24"/>
        </w:rPr>
        <w:t xml:space="preserve"> 2020.</w:t>
      </w:r>
      <w:r w:rsidR="00580E8C">
        <w:rPr>
          <w:rFonts w:ascii="Times New Roman" w:hAnsi="Times New Roman" w:cs="Times New Roman"/>
          <w:sz w:val="24"/>
          <w:szCs w:val="24"/>
        </w:rPr>
        <w:t xml:space="preserve"> Podatki mi bodo služili kot osnova</w:t>
      </w:r>
      <w:r w:rsidR="001C1D11">
        <w:rPr>
          <w:rFonts w:ascii="Times New Roman" w:hAnsi="Times New Roman" w:cs="Times New Roman"/>
          <w:sz w:val="24"/>
          <w:szCs w:val="24"/>
        </w:rPr>
        <w:t>,</w:t>
      </w:r>
      <w:r w:rsidR="00580E8C">
        <w:rPr>
          <w:rFonts w:ascii="Times New Roman" w:hAnsi="Times New Roman" w:cs="Times New Roman"/>
          <w:sz w:val="24"/>
          <w:szCs w:val="24"/>
        </w:rPr>
        <w:t xml:space="preserve"> na kateri bom pričel graditi </w:t>
      </w:r>
      <w:r w:rsidR="001C1D11">
        <w:rPr>
          <w:rFonts w:ascii="Times New Roman" w:hAnsi="Times New Roman" w:cs="Times New Roman"/>
          <w:sz w:val="24"/>
          <w:szCs w:val="24"/>
        </w:rPr>
        <w:t xml:space="preserve">modele </w:t>
      </w:r>
      <w:r w:rsidR="003755FE">
        <w:rPr>
          <w:rFonts w:ascii="Times New Roman" w:hAnsi="Times New Roman" w:cs="Times New Roman"/>
          <w:sz w:val="24"/>
          <w:szCs w:val="24"/>
        </w:rPr>
        <w:t>ter</w:t>
      </w:r>
      <w:r w:rsidR="00580E8C">
        <w:rPr>
          <w:rFonts w:ascii="Times New Roman" w:hAnsi="Times New Roman" w:cs="Times New Roman"/>
          <w:sz w:val="24"/>
          <w:szCs w:val="24"/>
        </w:rPr>
        <w:t xml:space="preserve"> kasneje </w:t>
      </w:r>
      <w:commentRangeStart w:id="1"/>
      <w:r w:rsidR="00580E8C">
        <w:rPr>
          <w:rFonts w:ascii="Times New Roman" w:hAnsi="Times New Roman" w:cs="Times New Roman"/>
          <w:sz w:val="24"/>
          <w:szCs w:val="24"/>
        </w:rPr>
        <w:t xml:space="preserve">kot </w:t>
      </w:r>
      <w:r w:rsidR="00A87514">
        <w:rPr>
          <w:rFonts w:ascii="Times New Roman" w:hAnsi="Times New Roman" w:cs="Times New Roman"/>
          <w:sz w:val="24"/>
          <w:szCs w:val="24"/>
        </w:rPr>
        <w:t xml:space="preserve">izvajati </w:t>
      </w:r>
      <w:r w:rsidR="00580E8C">
        <w:rPr>
          <w:rFonts w:ascii="Times New Roman" w:hAnsi="Times New Roman" w:cs="Times New Roman"/>
          <w:sz w:val="24"/>
          <w:szCs w:val="24"/>
        </w:rPr>
        <w:t>referenčna primerjav</w:t>
      </w:r>
      <w:r w:rsidR="00A87C54">
        <w:rPr>
          <w:rFonts w:ascii="Times New Roman" w:hAnsi="Times New Roman" w:cs="Times New Roman"/>
          <w:sz w:val="24"/>
          <w:szCs w:val="24"/>
        </w:rPr>
        <w:t>e</w:t>
      </w:r>
      <w:commentRangeEnd w:id="1"/>
      <w:r w:rsidR="001C1D11">
        <w:rPr>
          <w:rStyle w:val="CommentReference"/>
        </w:rPr>
        <w:commentReference w:id="1"/>
      </w:r>
      <w:r w:rsidR="00580E8C">
        <w:rPr>
          <w:rFonts w:ascii="Times New Roman" w:hAnsi="Times New Roman" w:cs="Times New Roman"/>
          <w:sz w:val="24"/>
          <w:szCs w:val="24"/>
        </w:rPr>
        <w:t>.</w:t>
      </w:r>
    </w:p>
    <w:p w14:paraId="3E0CB8A1" w14:textId="77777777" w:rsidR="003C6C19" w:rsidRDefault="003C6C19">
      <w:pPr>
        <w:rPr>
          <w:rFonts w:ascii="Times New Roman" w:hAnsi="Times New Roman" w:cs="Times New Roman"/>
          <w:b/>
          <w:sz w:val="28"/>
        </w:rPr>
      </w:pPr>
      <w:r>
        <w:rPr>
          <w:rFonts w:ascii="Times New Roman" w:hAnsi="Times New Roman" w:cs="Times New Roman"/>
          <w:b/>
          <w:sz w:val="28"/>
        </w:rPr>
        <w:br w:type="page"/>
      </w:r>
    </w:p>
    <w:p w14:paraId="0A5694CB" w14:textId="39B05DD6" w:rsidR="00D345EA"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rPr>
        <w:lastRenderedPageBreak/>
        <w:t>Struktura dela</w:t>
      </w:r>
      <w:r w:rsidR="007942A2" w:rsidRPr="00A705E4">
        <w:rPr>
          <w:rFonts w:ascii="Times New Roman" w:hAnsi="Times New Roman" w:cs="Times New Roman"/>
          <w:b/>
          <w:sz w:val="28"/>
        </w:rPr>
        <w:t>:</w:t>
      </w:r>
    </w:p>
    <w:p w14:paraId="02069E28" w14:textId="77777777" w:rsidR="00C6109A" w:rsidRPr="00A94961" w:rsidRDefault="00C6109A" w:rsidP="008E42C1">
      <w:pPr>
        <w:pStyle w:val="ListParagraph"/>
        <w:rPr>
          <w:rFonts w:ascii="Times New Roman" w:hAnsi="Times New Roman" w:cs="Times New Roman"/>
          <w:b/>
          <w:sz w:val="24"/>
          <w:szCs w:val="24"/>
        </w:rPr>
      </w:pPr>
      <w:r w:rsidRPr="00A94961">
        <w:rPr>
          <w:rFonts w:ascii="Times New Roman" w:hAnsi="Times New Roman" w:cs="Times New Roman"/>
          <w:b/>
          <w:sz w:val="24"/>
          <w:szCs w:val="24"/>
        </w:rPr>
        <w:t>UVOD</w:t>
      </w:r>
    </w:p>
    <w:p w14:paraId="3E04CAF2" w14:textId="77777777" w:rsidR="00C6109A" w:rsidRPr="00A94961" w:rsidRDefault="00C6109A" w:rsidP="00C6109A">
      <w:pPr>
        <w:pStyle w:val="ListParagraph"/>
        <w:ind w:left="1080"/>
        <w:rPr>
          <w:rFonts w:ascii="Times New Roman" w:hAnsi="Times New Roman" w:cs="Times New Roman"/>
          <w:sz w:val="24"/>
          <w:szCs w:val="24"/>
        </w:rPr>
      </w:pPr>
    </w:p>
    <w:p w14:paraId="58EA80E0" w14:textId="44205FF3" w:rsidR="00C6109A" w:rsidRPr="00A94961" w:rsidRDefault="007E50DF"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UPRAVLJANJE Z VODNIMI VIRI</w:t>
      </w:r>
    </w:p>
    <w:p w14:paraId="375EFED9" w14:textId="5ADD8843" w:rsidR="00C6109A" w:rsidRDefault="000359D5"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Upravljanje z vodnimi viri</w:t>
      </w:r>
    </w:p>
    <w:p w14:paraId="3FF81139" w14:textId="7799454E" w:rsidR="00976B5C" w:rsidRDefault="00976B5C"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Vodna bilanca</w:t>
      </w:r>
    </w:p>
    <w:p w14:paraId="7A578652" w14:textId="77777777" w:rsidR="00160DB3" w:rsidRPr="00160DB3" w:rsidRDefault="00160DB3" w:rsidP="00160DB3">
      <w:pPr>
        <w:pStyle w:val="ListParagraph"/>
        <w:ind w:left="1080"/>
        <w:rPr>
          <w:rFonts w:ascii="Times New Roman" w:hAnsi="Times New Roman" w:cs="Times New Roman"/>
          <w:sz w:val="24"/>
          <w:szCs w:val="24"/>
        </w:rPr>
      </w:pPr>
    </w:p>
    <w:p w14:paraId="09B01B2B" w14:textId="7CBCD317" w:rsidR="00C6109A" w:rsidRPr="00A94961" w:rsidRDefault="00420AD9"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RAZVOJ NAPOVEDOVALNEGA MODELA</w:t>
      </w:r>
    </w:p>
    <w:p w14:paraId="440EF0E0" w14:textId="70EA8C5C" w:rsidR="00C6109A" w:rsidRDefault="00BE60EF"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Analiza podatkov</w:t>
      </w:r>
      <w:r w:rsidR="00327B07">
        <w:rPr>
          <w:rFonts w:ascii="Times New Roman" w:hAnsi="Times New Roman" w:cs="Times New Roman"/>
          <w:sz w:val="24"/>
          <w:szCs w:val="24"/>
        </w:rPr>
        <w:t xml:space="preserve"> v surovi obliki</w:t>
      </w:r>
    </w:p>
    <w:p w14:paraId="205DC0A7" w14:textId="72D32FC3" w:rsidR="00BE60EF" w:rsidRDefault="00C86877"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iprava podatkov</w:t>
      </w:r>
      <w:r w:rsidR="002D2934">
        <w:rPr>
          <w:rFonts w:ascii="Times New Roman" w:hAnsi="Times New Roman" w:cs="Times New Roman"/>
          <w:sz w:val="24"/>
          <w:szCs w:val="24"/>
        </w:rPr>
        <w:t xml:space="preserve"> za strojno učenje</w:t>
      </w:r>
    </w:p>
    <w:p w14:paraId="0E9AB49C" w14:textId="5C4C53FC" w:rsidR="009E712B" w:rsidRDefault="00CE13C0"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Izbira in izgradnja</w:t>
      </w:r>
      <w:r w:rsidR="003075DF">
        <w:rPr>
          <w:rFonts w:ascii="Times New Roman" w:hAnsi="Times New Roman" w:cs="Times New Roman"/>
          <w:sz w:val="24"/>
          <w:szCs w:val="24"/>
        </w:rPr>
        <w:t xml:space="preserve"> napovedovalnega</w:t>
      </w:r>
      <w:r w:rsidR="009E712B">
        <w:rPr>
          <w:rFonts w:ascii="Times New Roman" w:hAnsi="Times New Roman" w:cs="Times New Roman"/>
          <w:sz w:val="24"/>
          <w:szCs w:val="24"/>
        </w:rPr>
        <w:t xml:space="preserve"> modela</w:t>
      </w:r>
    </w:p>
    <w:p w14:paraId="0AF73D10" w14:textId="39833926" w:rsidR="007A50BF" w:rsidRPr="00A94961" w:rsidRDefault="007A50BF"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Ocenjevanje modela</w:t>
      </w:r>
    </w:p>
    <w:p w14:paraId="7F5B793D" w14:textId="77777777" w:rsidR="00C6109A" w:rsidRPr="00A94961" w:rsidRDefault="00C6109A" w:rsidP="00C6109A">
      <w:pPr>
        <w:pStyle w:val="ListParagraph"/>
        <w:ind w:left="1080"/>
        <w:rPr>
          <w:rFonts w:ascii="Times New Roman" w:hAnsi="Times New Roman" w:cs="Times New Roman"/>
          <w:sz w:val="24"/>
          <w:szCs w:val="24"/>
        </w:rPr>
      </w:pPr>
    </w:p>
    <w:p w14:paraId="73470F2B" w14:textId="35671735" w:rsidR="00C6109A" w:rsidRPr="00A94961" w:rsidRDefault="008A00D9"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SATELITSKI POSNETKI</w:t>
      </w:r>
    </w:p>
    <w:p w14:paraId="46E60B05" w14:textId="77E80768" w:rsidR="001F6CC2" w:rsidRPr="001F6CC2" w:rsidRDefault="00F43DEB" w:rsidP="00C6109A">
      <w:pPr>
        <w:pStyle w:val="ListParagraph"/>
        <w:numPr>
          <w:ilvl w:val="1"/>
          <w:numId w:val="2"/>
        </w:numPr>
        <w:rPr>
          <w:rFonts w:ascii="Times New Roman" w:hAnsi="Times New Roman" w:cs="Times New Roman"/>
          <w:bCs/>
          <w:sz w:val="24"/>
          <w:szCs w:val="24"/>
        </w:rPr>
      </w:pPr>
      <w:r>
        <w:rPr>
          <w:rFonts w:ascii="Times New Roman" w:hAnsi="Times New Roman" w:cs="Times New Roman"/>
          <w:bCs/>
          <w:sz w:val="24"/>
          <w:szCs w:val="24"/>
        </w:rPr>
        <w:t xml:space="preserve">Program Copernikus in </w:t>
      </w:r>
      <w:r w:rsidR="004D457C">
        <w:rPr>
          <w:rFonts w:ascii="Times New Roman" w:hAnsi="Times New Roman" w:cs="Times New Roman"/>
          <w:bCs/>
          <w:sz w:val="24"/>
          <w:szCs w:val="24"/>
        </w:rPr>
        <w:t xml:space="preserve">satelita </w:t>
      </w:r>
      <w:r w:rsidR="001F6CC2" w:rsidRPr="001F6CC2">
        <w:rPr>
          <w:rFonts w:ascii="Times New Roman" w:hAnsi="Times New Roman" w:cs="Times New Roman"/>
          <w:bCs/>
          <w:sz w:val="24"/>
          <w:szCs w:val="24"/>
        </w:rPr>
        <w:t>Sent</w:t>
      </w:r>
      <w:r w:rsidR="001F6CC2">
        <w:rPr>
          <w:rFonts w:ascii="Times New Roman" w:hAnsi="Times New Roman" w:cs="Times New Roman"/>
          <w:bCs/>
          <w:sz w:val="24"/>
          <w:szCs w:val="24"/>
        </w:rPr>
        <w:t>inel</w:t>
      </w:r>
      <w:r w:rsidR="00BB1435">
        <w:rPr>
          <w:rFonts w:ascii="Times New Roman" w:hAnsi="Times New Roman" w:cs="Times New Roman"/>
          <w:bCs/>
          <w:sz w:val="24"/>
          <w:szCs w:val="24"/>
        </w:rPr>
        <w:t>-</w:t>
      </w:r>
      <w:r w:rsidR="001F6CC2">
        <w:rPr>
          <w:rFonts w:ascii="Times New Roman" w:hAnsi="Times New Roman" w:cs="Times New Roman"/>
          <w:bCs/>
          <w:sz w:val="24"/>
          <w:szCs w:val="24"/>
        </w:rPr>
        <w:t>2</w:t>
      </w:r>
    </w:p>
    <w:p w14:paraId="081DE820" w14:textId="0F9E4C69" w:rsidR="00C6109A" w:rsidRPr="0034160A" w:rsidRDefault="00EB2368" w:rsidP="00C6109A">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Pridobivanje satelitskih posnetkov</w:t>
      </w:r>
    </w:p>
    <w:p w14:paraId="0B32E2BB" w14:textId="173821A4" w:rsidR="00C6109A" w:rsidRPr="00107778" w:rsidRDefault="00495DFC"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Procesiranje satelitskih posnetkov</w:t>
      </w:r>
    </w:p>
    <w:p w14:paraId="5F6F4F24" w14:textId="613DE3DA" w:rsidR="00107778" w:rsidRPr="00107778" w:rsidRDefault="00107778"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Detekcija količine vode</w:t>
      </w:r>
    </w:p>
    <w:p w14:paraId="1E5B1E34" w14:textId="0FC7E70A" w:rsidR="00107778" w:rsidRPr="00E87D45" w:rsidRDefault="00107778"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Ocenjevanje pridobljenih informacij</w:t>
      </w:r>
    </w:p>
    <w:p w14:paraId="02F729A7" w14:textId="35F3B194" w:rsidR="00E87D45" w:rsidRPr="00E87D45" w:rsidRDefault="00E87D45"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Obogatitev napovedovalnega modela</w:t>
      </w:r>
    </w:p>
    <w:p w14:paraId="60F04D2F" w14:textId="1DAF05B7" w:rsidR="00E87D45" w:rsidRPr="005E643F" w:rsidRDefault="000B1612"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Substitucija merilcev za gladino vode</w:t>
      </w:r>
    </w:p>
    <w:p w14:paraId="23073F80" w14:textId="77777777" w:rsidR="005E643F" w:rsidRPr="005E643F" w:rsidRDefault="005E643F" w:rsidP="005E643F">
      <w:pPr>
        <w:pStyle w:val="ListParagraph"/>
        <w:ind w:left="1080"/>
        <w:rPr>
          <w:rFonts w:ascii="Times New Roman" w:hAnsi="Times New Roman" w:cs="Times New Roman"/>
          <w:b/>
          <w:sz w:val="24"/>
          <w:szCs w:val="24"/>
        </w:rPr>
      </w:pPr>
    </w:p>
    <w:p w14:paraId="3A30E0F9" w14:textId="77777777" w:rsidR="00C6109A" w:rsidRPr="00A94961" w:rsidRDefault="00C6109A" w:rsidP="00C6109A">
      <w:pPr>
        <w:pStyle w:val="ListParagraph"/>
        <w:numPr>
          <w:ilvl w:val="0"/>
          <w:numId w:val="2"/>
        </w:numPr>
        <w:rPr>
          <w:rFonts w:ascii="Times New Roman" w:hAnsi="Times New Roman" w:cs="Times New Roman"/>
          <w:b/>
          <w:sz w:val="24"/>
          <w:szCs w:val="24"/>
        </w:rPr>
      </w:pPr>
      <w:r w:rsidRPr="00A94961">
        <w:rPr>
          <w:rFonts w:ascii="Times New Roman" w:hAnsi="Times New Roman" w:cs="Times New Roman"/>
          <w:b/>
          <w:sz w:val="24"/>
          <w:szCs w:val="24"/>
        </w:rPr>
        <w:t>DISKUSIJA</w:t>
      </w:r>
    </w:p>
    <w:p w14:paraId="00337D6A" w14:textId="77777777" w:rsidR="00C6109A" w:rsidRPr="00A94961" w:rsidRDefault="00C6109A" w:rsidP="00C6109A">
      <w:pPr>
        <w:pStyle w:val="ListParagraph"/>
        <w:numPr>
          <w:ilvl w:val="1"/>
          <w:numId w:val="2"/>
        </w:numPr>
        <w:rPr>
          <w:rFonts w:ascii="Times New Roman" w:hAnsi="Times New Roman" w:cs="Times New Roman"/>
          <w:sz w:val="24"/>
          <w:szCs w:val="24"/>
        </w:rPr>
      </w:pPr>
      <w:r w:rsidRPr="00A94961">
        <w:rPr>
          <w:rFonts w:ascii="Times New Roman" w:hAnsi="Times New Roman" w:cs="Times New Roman"/>
          <w:sz w:val="24"/>
          <w:szCs w:val="24"/>
        </w:rPr>
        <w:t>Ključne ugotovitve</w:t>
      </w:r>
    </w:p>
    <w:p w14:paraId="525EED86" w14:textId="74065344" w:rsidR="00C6109A" w:rsidRPr="00A94961" w:rsidRDefault="00B2514A"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iporočila</w:t>
      </w:r>
      <w:r w:rsidR="00C6109A" w:rsidRPr="00A94961">
        <w:rPr>
          <w:rFonts w:ascii="Times New Roman" w:hAnsi="Times New Roman" w:cs="Times New Roman"/>
          <w:sz w:val="24"/>
          <w:szCs w:val="24"/>
        </w:rPr>
        <w:t xml:space="preserve"> za nadaljno raziskovanje</w:t>
      </w:r>
    </w:p>
    <w:p w14:paraId="1ECB195B" w14:textId="77777777" w:rsidR="00C6109A" w:rsidRPr="00A94961" w:rsidRDefault="00C6109A" w:rsidP="00C6109A">
      <w:pPr>
        <w:pStyle w:val="ListParagraph"/>
        <w:ind w:left="1080"/>
        <w:rPr>
          <w:rFonts w:ascii="Times New Roman" w:hAnsi="Times New Roman" w:cs="Times New Roman"/>
          <w:b/>
          <w:sz w:val="24"/>
          <w:szCs w:val="24"/>
        </w:rPr>
      </w:pPr>
    </w:p>
    <w:p w14:paraId="70987A98" w14:textId="055EEE3F" w:rsidR="00C6109A" w:rsidRDefault="00C6109A">
      <w:pPr>
        <w:pStyle w:val="ListParagraph"/>
        <w:rPr>
          <w:rFonts w:ascii="Times New Roman" w:hAnsi="Times New Roman" w:cs="Times New Roman"/>
          <w:b/>
          <w:sz w:val="24"/>
          <w:szCs w:val="24"/>
        </w:rPr>
      </w:pPr>
      <w:r w:rsidRPr="00A94961">
        <w:rPr>
          <w:rFonts w:ascii="Times New Roman" w:hAnsi="Times New Roman" w:cs="Times New Roman"/>
          <w:b/>
          <w:sz w:val="24"/>
          <w:szCs w:val="24"/>
        </w:rPr>
        <w:t>SKLEP</w:t>
      </w:r>
    </w:p>
    <w:p w14:paraId="25E6AB39" w14:textId="77777777" w:rsidR="007C5069" w:rsidRDefault="007C5069" w:rsidP="007C5069">
      <w:pPr>
        <w:pStyle w:val="ListParagraph"/>
        <w:rPr>
          <w:rFonts w:ascii="Times New Roman" w:hAnsi="Times New Roman" w:cs="Times New Roman"/>
          <w:b/>
          <w:sz w:val="24"/>
          <w:szCs w:val="24"/>
        </w:rPr>
      </w:pPr>
    </w:p>
    <w:p w14:paraId="008F4569" w14:textId="2B1C2619" w:rsidR="001C1D11" w:rsidRPr="00A94961" w:rsidRDefault="001C1D11" w:rsidP="000A4FB5">
      <w:pPr>
        <w:pStyle w:val="ListParagraph"/>
        <w:rPr>
          <w:rFonts w:ascii="Times New Roman" w:hAnsi="Times New Roman" w:cs="Times New Roman"/>
          <w:b/>
          <w:sz w:val="24"/>
          <w:szCs w:val="24"/>
        </w:rPr>
      </w:pPr>
      <w:r>
        <w:rPr>
          <w:rFonts w:ascii="Times New Roman" w:hAnsi="Times New Roman" w:cs="Times New Roman"/>
          <w:b/>
          <w:sz w:val="24"/>
          <w:szCs w:val="24"/>
        </w:rPr>
        <w:t>LITERATURA IN VIRI</w:t>
      </w:r>
    </w:p>
    <w:p w14:paraId="490A2F57" w14:textId="77777777" w:rsidR="00200D0A" w:rsidRDefault="00200D0A">
      <w:pPr>
        <w:rPr>
          <w:rFonts w:ascii="Times New Roman" w:hAnsi="Times New Roman" w:cs="Times New Roman"/>
          <w:b/>
          <w:sz w:val="28"/>
        </w:rPr>
      </w:pPr>
      <w:r>
        <w:rPr>
          <w:rFonts w:ascii="Times New Roman" w:hAnsi="Times New Roman" w:cs="Times New Roman"/>
          <w:b/>
          <w:sz w:val="28"/>
        </w:rPr>
        <w:br w:type="page"/>
      </w:r>
    </w:p>
    <w:p w14:paraId="62BF220B" w14:textId="6145ACFC" w:rsidR="00950E32" w:rsidRPr="00A705E4" w:rsidRDefault="00FE4FEC" w:rsidP="00D01256">
      <w:pPr>
        <w:rPr>
          <w:rFonts w:ascii="Times New Roman" w:hAnsi="Times New Roman" w:cs="Times New Roman"/>
          <w:b/>
          <w:sz w:val="28"/>
        </w:rPr>
      </w:pPr>
      <w:r w:rsidRPr="00A705E4">
        <w:rPr>
          <w:rFonts w:ascii="Times New Roman" w:hAnsi="Times New Roman" w:cs="Times New Roman"/>
          <w:b/>
          <w:sz w:val="28"/>
        </w:rPr>
        <w:lastRenderedPageBreak/>
        <w:t>Literatura in viri</w:t>
      </w:r>
    </w:p>
    <w:tbl>
      <w:tblPr>
        <w:tblW w:w="21409" w:type="dxa"/>
        <w:tblCellSpacing w:w="0" w:type="dxa"/>
        <w:tblCellMar>
          <w:left w:w="0" w:type="dxa"/>
          <w:right w:w="0" w:type="dxa"/>
        </w:tblCellMar>
        <w:tblLook w:val="04A0" w:firstRow="1" w:lastRow="0" w:firstColumn="1" w:lastColumn="0" w:noHBand="0" w:noVBand="1"/>
      </w:tblPr>
      <w:tblGrid>
        <w:gridCol w:w="21409"/>
      </w:tblGrid>
      <w:tr w:rsidR="000D571B" w:rsidRPr="00A705E4" w14:paraId="1C2B4DBD" w14:textId="77777777" w:rsidTr="00217D47">
        <w:trPr>
          <w:tblCellSpacing w:w="0" w:type="dxa"/>
        </w:trPr>
        <w:tc>
          <w:tcPr>
            <w:tcW w:w="0" w:type="auto"/>
            <w:hideMark/>
          </w:tcPr>
          <w:p w14:paraId="5989F28F" w14:textId="77777777" w:rsidR="000D571B" w:rsidRPr="00A705E4" w:rsidRDefault="000D571B">
            <w:pPr>
              <w:pStyle w:val="Heading1"/>
              <w:spacing w:before="0" w:beforeAutospacing="0" w:after="315" w:afterAutospacing="0"/>
              <w:rPr>
                <w:sz w:val="24"/>
                <w:szCs w:val="24"/>
              </w:rPr>
            </w:pPr>
          </w:p>
        </w:tc>
      </w:tr>
    </w:tbl>
    <w:p w14:paraId="2DCB5625" w14:textId="6B6B1AAB" w:rsidR="0014158F" w:rsidRPr="00A705E4" w:rsidRDefault="0014158F" w:rsidP="00DB1468">
      <w:pPr>
        <w:rPr>
          <w:rFonts w:ascii="Times New Roman" w:hAnsi="Times New Roman" w:cs="Times New Roman"/>
          <w:sz w:val="24"/>
          <w:szCs w:val="24"/>
        </w:rPr>
      </w:pPr>
    </w:p>
    <w:p w14:paraId="359214F5" w14:textId="59217A20" w:rsidR="006D479E" w:rsidRPr="006D479E" w:rsidRDefault="00EE1E3B"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A705E4">
        <w:rPr>
          <w:rFonts w:ascii="Times New Roman" w:hAnsi="Times New Roman" w:cs="Times New Roman"/>
          <w:sz w:val="24"/>
          <w:szCs w:val="24"/>
        </w:rPr>
        <w:fldChar w:fldCharType="begin" w:fldLock="1"/>
      </w:r>
      <w:r w:rsidRPr="00A705E4">
        <w:rPr>
          <w:rFonts w:ascii="Times New Roman" w:hAnsi="Times New Roman" w:cs="Times New Roman"/>
          <w:sz w:val="24"/>
          <w:szCs w:val="24"/>
        </w:rPr>
        <w:instrText xml:space="preserve">ADDIN Mendeley Bibliography CSL_BIBLIOGRAPHY </w:instrText>
      </w:r>
      <w:r w:rsidRPr="00A705E4">
        <w:rPr>
          <w:rFonts w:ascii="Times New Roman" w:hAnsi="Times New Roman" w:cs="Times New Roman"/>
          <w:sz w:val="24"/>
          <w:szCs w:val="24"/>
        </w:rPr>
        <w:fldChar w:fldCharType="separate"/>
      </w:r>
      <w:r w:rsidR="006D479E" w:rsidRPr="006D479E">
        <w:rPr>
          <w:rFonts w:ascii="Times New Roman" w:hAnsi="Times New Roman" w:cs="Times New Roman"/>
          <w:noProof/>
          <w:sz w:val="24"/>
          <w:lang w:val="en-GB"/>
        </w:rPr>
        <w:t xml:space="preserve">Abdi, A. M. (2020). Land cover and land use classification performance of machine learning algorithms in a boreal landscape using Sentinel-2 data. </w:t>
      </w:r>
      <w:r w:rsidR="006D479E" w:rsidRPr="006D479E">
        <w:rPr>
          <w:rFonts w:ascii="Times New Roman" w:hAnsi="Times New Roman" w:cs="Times New Roman"/>
          <w:i/>
          <w:iCs/>
          <w:noProof/>
          <w:sz w:val="24"/>
          <w:lang w:val="en-GB"/>
        </w:rPr>
        <w:t>GIScience and Remote Sensing</w:t>
      </w:r>
      <w:r w:rsidR="006D479E" w:rsidRPr="006D479E">
        <w:rPr>
          <w:rFonts w:ascii="Times New Roman" w:hAnsi="Times New Roman" w:cs="Times New Roman"/>
          <w:noProof/>
          <w:sz w:val="24"/>
          <w:lang w:val="en-GB"/>
        </w:rPr>
        <w:t xml:space="preserve">, </w:t>
      </w:r>
      <w:r w:rsidR="006D479E" w:rsidRPr="006D479E">
        <w:rPr>
          <w:rFonts w:ascii="Times New Roman" w:hAnsi="Times New Roman" w:cs="Times New Roman"/>
          <w:i/>
          <w:iCs/>
          <w:noProof/>
          <w:sz w:val="24"/>
          <w:lang w:val="en-GB"/>
        </w:rPr>
        <w:t>57</w:t>
      </w:r>
      <w:r w:rsidR="006D479E" w:rsidRPr="006D479E">
        <w:rPr>
          <w:rFonts w:ascii="Times New Roman" w:hAnsi="Times New Roman" w:cs="Times New Roman"/>
          <w:noProof/>
          <w:sz w:val="24"/>
          <w:lang w:val="en-GB"/>
        </w:rPr>
        <w:t>(1). https://doi.org/10.1080/15481603.2019.1650447</w:t>
      </w:r>
    </w:p>
    <w:p w14:paraId="403AD82D"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i/>
          <w:iCs/>
          <w:noProof/>
          <w:sz w:val="24"/>
          <w:lang w:val="en-GB"/>
        </w:rPr>
        <w:t>Acea Smart Water Analytics</w:t>
      </w:r>
      <w:r w:rsidRPr="006D479E">
        <w:rPr>
          <w:rFonts w:ascii="Times New Roman" w:hAnsi="Times New Roman" w:cs="Times New Roman"/>
          <w:noProof/>
          <w:sz w:val="24"/>
          <w:lang w:val="en-GB"/>
        </w:rPr>
        <w:t>. (2020, december 10). kaggle.com. https://www.kaggle.com/c/acea-water-prediction</w:t>
      </w:r>
    </w:p>
    <w:p w14:paraId="2C841E5A"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i/>
          <w:iCs/>
          <w:noProof/>
          <w:sz w:val="24"/>
          <w:lang w:val="en-GB"/>
        </w:rPr>
        <w:t>Drinking-water</w:t>
      </w:r>
      <w:r w:rsidRPr="006D479E">
        <w:rPr>
          <w:rFonts w:ascii="Times New Roman" w:hAnsi="Times New Roman" w:cs="Times New Roman"/>
          <w:noProof/>
          <w:sz w:val="24"/>
          <w:lang w:val="en-GB"/>
        </w:rPr>
        <w:t>. (2019, junij 14). WHO. https://www.who.int/news-room/fact-sheets/detail/drinking-water</w:t>
      </w:r>
    </w:p>
    <w:p w14:paraId="638D1AAA"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noProof/>
          <w:sz w:val="24"/>
          <w:lang w:val="en-GB"/>
        </w:rPr>
        <w:t xml:space="preserve">Kurrer, C. (2021, januar). </w:t>
      </w:r>
      <w:r w:rsidRPr="006D479E">
        <w:rPr>
          <w:rFonts w:ascii="Times New Roman" w:hAnsi="Times New Roman" w:cs="Times New Roman"/>
          <w:i/>
          <w:iCs/>
          <w:noProof/>
          <w:sz w:val="24"/>
          <w:lang w:val="en-GB"/>
        </w:rPr>
        <w:t>Water protection and management</w:t>
      </w:r>
      <w:r w:rsidRPr="006D479E">
        <w:rPr>
          <w:rFonts w:ascii="Times New Roman" w:hAnsi="Times New Roman" w:cs="Times New Roman"/>
          <w:noProof/>
          <w:sz w:val="24"/>
          <w:lang w:val="en-GB"/>
        </w:rPr>
        <w:t>. https://www.europarl.europa.eu/factsheets/en/sheet/74/water-protection-and-management</w:t>
      </w:r>
    </w:p>
    <w:p w14:paraId="3744DFE6"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noProof/>
          <w:sz w:val="24"/>
          <w:lang w:val="en-GB"/>
        </w:rPr>
        <w:t xml:space="preserve">Pena-Regueiro, J., Sebastiá-Frasquet, M. T., Estornell, J., &amp; Aguilar-Maldonado, J. A. (2020). Sentinel-2 application to the surface characterization of small water bodies in Wetlands. </w:t>
      </w:r>
      <w:r w:rsidRPr="006D479E">
        <w:rPr>
          <w:rFonts w:ascii="Times New Roman" w:hAnsi="Times New Roman" w:cs="Times New Roman"/>
          <w:i/>
          <w:iCs/>
          <w:noProof/>
          <w:sz w:val="24"/>
          <w:lang w:val="en-GB"/>
        </w:rPr>
        <w:t>Water (Switzerland)</w:t>
      </w:r>
      <w:r w:rsidRPr="006D479E">
        <w:rPr>
          <w:rFonts w:ascii="Times New Roman" w:hAnsi="Times New Roman" w:cs="Times New Roman"/>
          <w:noProof/>
          <w:sz w:val="24"/>
          <w:lang w:val="en-GB"/>
        </w:rPr>
        <w:t xml:space="preserve">, </w:t>
      </w:r>
      <w:r w:rsidRPr="006D479E">
        <w:rPr>
          <w:rFonts w:ascii="Times New Roman" w:hAnsi="Times New Roman" w:cs="Times New Roman"/>
          <w:i/>
          <w:iCs/>
          <w:noProof/>
          <w:sz w:val="24"/>
          <w:lang w:val="en-GB"/>
        </w:rPr>
        <w:t>12</w:t>
      </w:r>
      <w:r w:rsidRPr="006D479E">
        <w:rPr>
          <w:rFonts w:ascii="Times New Roman" w:hAnsi="Times New Roman" w:cs="Times New Roman"/>
          <w:noProof/>
          <w:sz w:val="24"/>
          <w:lang w:val="en-GB"/>
        </w:rPr>
        <w:t>(5). https://doi.org/10.3390/w12051487</w:t>
      </w:r>
    </w:p>
    <w:p w14:paraId="684E42DC"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noProof/>
          <w:sz w:val="24"/>
          <w:lang w:val="en-GB"/>
        </w:rPr>
        <w:t xml:space="preserve">Suhet. (2015). </w:t>
      </w:r>
      <w:r w:rsidRPr="006D479E">
        <w:rPr>
          <w:rFonts w:ascii="Times New Roman" w:hAnsi="Times New Roman" w:cs="Times New Roman"/>
          <w:i/>
          <w:iCs/>
          <w:noProof/>
          <w:sz w:val="24"/>
          <w:lang w:val="en-GB"/>
        </w:rPr>
        <w:t>Sentinel-2 User Handbook</w:t>
      </w:r>
      <w:r w:rsidRPr="006D479E">
        <w:rPr>
          <w:rFonts w:ascii="Times New Roman" w:hAnsi="Times New Roman" w:cs="Times New Roman"/>
          <w:noProof/>
          <w:sz w:val="24"/>
          <w:lang w:val="en-GB"/>
        </w:rPr>
        <w:t>. European Space Agency. https://doi.org/10.1021/ie51400a018</w:t>
      </w:r>
    </w:p>
    <w:p w14:paraId="1D67D6A1"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rPr>
      </w:pPr>
      <w:r w:rsidRPr="006D479E">
        <w:rPr>
          <w:rFonts w:ascii="Times New Roman" w:hAnsi="Times New Roman" w:cs="Times New Roman"/>
          <w:i/>
          <w:iCs/>
          <w:noProof/>
          <w:sz w:val="24"/>
          <w:lang w:val="en-GB"/>
        </w:rPr>
        <w:t>Water use and environmental pressures</w:t>
      </w:r>
      <w:r w:rsidRPr="006D479E">
        <w:rPr>
          <w:rFonts w:ascii="Times New Roman" w:hAnsi="Times New Roman" w:cs="Times New Roman"/>
          <w:noProof/>
          <w:sz w:val="24"/>
          <w:lang w:val="en-GB"/>
        </w:rPr>
        <w:t>. (2020, november 23). European Environment Agency. https://www.eea.europa.eu/themes/water/european-waters/water-use-and-environmental-pressures/water-use-and-environmental-pressures#toc-2</w:t>
      </w:r>
    </w:p>
    <w:p w14:paraId="06EAFE3F" w14:textId="33A196C3" w:rsidR="00DB1468" w:rsidRPr="00A705E4" w:rsidRDefault="00EE1E3B" w:rsidP="006D479E">
      <w:pPr>
        <w:widowControl w:val="0"/>
        <w:autoSpaceDE w:val="0"/>
        <w:autoSpaceDN w:val="0"/>
        <w:adjustRightInd w:val="0"/>
        <w:spacing w:line="240" w:lineRule="auto"/>
        <w:ind w:left="480" w:hanging="480"/>
        <w:rPr>
          <w:rFonts w:ascii="Times New Roman" w:hAnsi="Times New Roman" w:cs="Times New Roman"/>
          <w:sz w:val="24"/>
          <w:szCs w:val="24"/>
        </w:rPr>
      </w:pPr>
      <w:r w:rsidRPr="00A705E4">
        <w:rPr>
          <w:rFonts w:ascii="Times New Roman" w:hAnsi="Times New Roman" w:cs="Times New Roman"/>
          <w:sz w:val="24"/>
          <w:szCs w:val="24"/>
        </w:rPr>
        <w:fldChar w:fldCharType="end"/>
      </w:r>
    </w:p>
    <w:sectPr w:rsidR="00DB1468" w:rsidRPr="00A705E4">
      <w:footerReference w:type="default" r:id="rId1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klič, Jurij" w:date="2021-02-23T12:26:00Z" w:initials="JJ">
    <w:p w14:paraId="0A969816" w14:textId="3039668E" w:rsidR="001C1D11" w:rsidRDefault="001C1D11">
      <w:pPr>
        <w:pStyle w:val="CommentText"/>
      </w:pPr>
      <w:r>
        <w:rPr>
          <w:rStyle w:val="CommentReference"/>
        </w:rPr>
        <w:annotationRef/>
      </w:r>
      <w:r>
        <w:t>Pregled literature je tudi del raziskovanja.</w:t>
      </w:r>
    </w:p>
  </w:comment>
  <w:comment w:id="1" w:author="Jaklič, Jurij" w:date="2021-02-23T12:27:00Z" w:initials="JJ">
    <w:p w14:paraId="4F2CAFCA" w14:textId="77777777" w:rsidR="001C1D11" w:rsidRDefault="001C1D11">
      <w:pPr>
        <w:pStyle w:val="CommentText"/>
      </w:pPr>
      <w:r>
        <w:rPr>
          <w:rStyle w:val="CommentReference"/>
        </w:rPr>
        <w:annotationRef/>
      </w:r>
      <w:r>
        <w:t>??? Ne razumem.</w:t>
      </w:r>
    </w:p>
    <w:p w14:paraId="49A0D6DF" w14:textId="77777777" w:rsidR="001C1D11" w:rsidRDefault="001C1D11">
      <w:pPr>
        <w:pStyle w:val="CommentText"/>
      </w:pPr>
      <w:r>
        <w:t xml:space="preserve">Ta del je treba še razdelati. Katera orodja, tehnike, kako boste ovrednotili modele? Kaj pa pridobivanje podatkov s satelita? Kako jih boste obdelali? Vključili v modele. </w:t>
      </w:r>
    </w:p>
    <w:p w14:paraId="5BFCFB61" w14:textId="65195A58" w:rsidR="001C1D11" w:rsidRDefault="001C1D11">
      <w:pPr>
        <w:pStyle w:val="CommentText"/>
      </w:pPr>
      <w:r>
        <w:t>V bistvu imate o metodologiji skoraj več napisanega prej, kot v tem razdelk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969816" w15:done="0"/>
  <w15:commentEx w15:paraId="5BFCFB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969816" w16cid:durableId="23DFABC9"/>
  <w16cid:commentId w16cid:paraId="5BFCFB61" w16cid:durableId="23DFAB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42879E" w14:textId="77777777" w:rsidR="000029ED" w:rsidRDefault="000029ED" w:rsidP="00DB220C">
      <w:pPr>
        <w:spacing w:after="0" w:line="240" w:lineRule="auto"/>
      </w:pPr>
      <w:r>
        <w:separator/>
      </w:r>
    </w:p>
  </w:endnote>
  <w:endnote w:type="continuationSeparator" w:id="0">
    <w:p w14:paraId="1D3172F5" w14:textId="77777777" w:rsidR="000029ED" w:rsidRDefault="000029ED"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98308"/>
      <w:docPartObj>
        <w:docPartGallery w:val="Page Numbers (Bottom of Page)"/>
        <w:docPartUnique/>
      </w:docPartObj>
    </w:sdtPr>
    <w:sdtEndPr>
      <w:rPr>
        <w:noProof/>
      </w:rPr>
    </w:sdtEndPr>
    <w:sdtContent>
      <w:p w14:paraId="5CC1B89D" w14:textId="16223587" w:rsidR="00E25B81" w:rsidRDefault="00E25B81">
        <w:pPr>
          <w:pStyle w:val="Footer"/>
          <w:jc w:val="center"/>
        </w:pPr>
        <w:r>
          <w:fldChar w:fldCharType="begin"/>
        </w:r>
        <w:r>
          <w:instrText xml:space="preserve"> PAGE   \* MERGEFORMAT </w:instrText>
        </w:r>
        <w:r>
          <w:fldChar w:fldCharType="separate"/>
        </w:r>
        <w:r w:rsidR="001C1D11">
          <w:rPr>
            <w:noProof/>
          </w:rPr>
          <w:t>5</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69B258" w14:textId="77777777" w:rsidR="000029ED" w:rsidRDefault="000029ED" w:rsidP="00DB220C">
      <w:pPr>
        <w:spacing w:after="0" w:line="240" w:lineRule="auto"/>
      </w:pPr>
      <w:r>
        <w:separator/>
      </w:r>
    </w:p>
  </w:footnote>
  <w:footnote w:type="continuationSeparator" w:id="0">
    <w:p w14:paraId="28A611A9" w14:textId="77777777" w:rsidR="000029ED" w:rsidRDefault="000029ED" w:rsidP="00DB2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D7EED"/>
    <w:multiLevelType w:val="hybridMultilevel"/>
    <w:tmpl w:val="24702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27921C0"/>
    <w:multiLevelType w:val="hybridMultilevel"/>
    <w:tmpl w:val="F9F84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5" w15:restartNumberingAfterBreak="0">
    <w:nsid w:val="30697033"/>
    <w:multiLevelType w:val="hybridMultilevel"/>
    <w:tmpl w:val="3F0402B4"/>
    <w:lvl w:ilvl="0" w:tplc="00FE745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F14242"/>
    <w:multiLevelType w:val="hybridMultilevel"/>
    <w:tmpl w:val="1DACC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F246C7"/>
    <w:multiLevelType w:val="multilevel"/>
    <w:tmpl w:val="9C50578E"/>
    <w:lvl w:ilvl="0">
      <w:start w:val="1"/>
      <w:numFmt w:val="decimal"/>
      <w:lvlText w:val="%1."/>
      <w:lvlJc w:val="left"/>
      <w:pPr>
        <w:ind w:left="720" w:hanging="360"/>
      </w:pPr>
      <w:rPr>
        <w:b/>
        <w:sz w:val="28"/>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82827FD"/>
    <w:multiLevelType w:val="hybridMultilevel"/>
    <w:tmpl w:val="A582F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05A6E79"/>
    <w:multiLevelType w:val="hybridMultilevel"/>
    <w:tmpl w:val="DFBA68D6"/>
    <w:lvl w:ilvl="0" w:tplc="F8A0A3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78061CA"/>
    <w:multiLevelType w:val="hybridMultilevel"/>
    <w:tmpl w:val="A732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EE728C"/>
    <w:multiLevelType w:val="hybridMultilevel"/>
    <w:tmpl w:val="7BF04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num w:numId="1">
    <w:abstractNumId w:val="12"/>
  </w:num>
  <w:num w:numId="2">
    <w:abstractNumId w:val="7"/>
  </w:num>
  <w:num w:numId="3">
    <w:abstractNumId w:val="4"/>
  </w:num>
  <w:num w:numId="4">
    <w:abstractNumId w:val="3"/>
  </w:num>
  <w:num w:numId="5">
    <w:abstractNumId w:val="15"/>
  </w:num>
  <w:num w:numId="6">
    <w:abstractNumId w:val="1"/>
  </w:num>
  <w:num w:numId="7">
    <w:abstractNumId w:val="9"/>
  </w:num>
  <w:num w:numId="8">
    <w:abstractNumId w:val="11"/>
  </w:num>
  <w:num w:numId="9">
    <w:abstractNumId w:val="5"/>
  </w:num>
  <w:num w:numId="10">
    <w:abstractNumId w:val="0"/>
  </w:num>
  <w:num w:numId="11">
    <w:abstractNumId w:val="10"/>
  </w:num>
  <w:num w:numId="12">
    <w:abstractNumId w:val="2"/>
  </w:num>
  <w:num w:numId="13">
    <w:abstractNumId w:val="8"/>
  </w:num>
  <w:num w:numId="14">
    <w:abstractNumId w:val="6"/>
  </w:num>
  <w:num w:numId="15">
    <w:abstractNumId w:val="13"/>
  </w:num>
  <w:num w:numId="16">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klič, Jurij">
    <w15:presenceInfo w15:providerId="AD" w15:userId="S-1-5-21-3370980477-2126988148-2892283782-15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071"/>
    <w:rsid w:val="00000922"/>
    <w:rsid w:val="00000DFD"/>
    <w:rsid w:val="000029ED"/>
    <w:rsid w:val="00002DB2"/>
    <w:rsid w:val="00003EFF"/>
    <w:rsid w:val="000041A6"/>
    <w:rsid w:val="00006513"/>
    <w:rsid w:val="0001253F"/>
    <w:rsid w:val="00015B60"/>
    <w:rsid w:val="000174E9"/>
    <w:rsid w:val="000175EB"/>
    <w:rsid w:val="00020084"/>
    <w:rsid w:val="0002066C"/>
    <w:rsid w:val="00020E20"/>
    <w:rsid w:val="0002134C"/>
    <w:rsid w:val="00021739"/>
    <w:rsid w:val="0002188A"/>
    <w:rsid w:val="00023515"/>
    <w:rsid w:val="00023B2B"/>
    <w:rsid w:val="00025E1C"/>
    <w:rsid w:val="00026F73"/>
    <w:rsid w:val="00030CD4"/>
    <w:rsid w:val="0003195F"/>
    <w:rsid w:val="000330CF"/>
    <w:rsid w:val="00034540"/>
    <w:rsid w:val="000359D5"/>
    <w:rsid w:val="00036022"/>
    <w:rsid w:val="0004080C"/>
    <w:rsid w:val="00042171"/>
    <w:rsid w:val="00042524"/>
    <w:rsid w:val="0004395E"/>
    <w:rsid w:val="00044222"/>
    <w:rsid w:val="000455BD"/>
    <w:rsid w:val="00046FE4"/>
    <w:rsid w:val="00047FC8"/>
    <w:rsid w:val="00050F4E"/>
    <w:rsid w:val="0005146C"/>
    <w:rsid w:val="0005252D"/>
    <w:rsid w:val="00054A77"/>
    <w:rsid w:val="0006132A"/>
    <w:rsid w:val="000616B9"/>
    <w:rsid w:val="00061C4F"/>
    <w:rsid w:val="000621B5"/>
    <w:rsid w:val="00062C00"/>
    <w:rsid w:val="00062FB3"/>
    <w:rsid w:val="000630A4"/>
    <w:rsid w:val="00072EC9"/>
    <w:rsid w:val="00076C10"/>
    <w:rsid w:val="00077069"/>
    <w:rsid w:val="00080D0F"/>
    <w:rsid w:val="00081B68"/>
    <w:rsid w:val="00084780"/>
    <w:rsid w:val="00084D70"/>
    <w:rsid w:val="00084E41"/>
    <w:rsid w:val="00086333"/>
    <w:rsid w:val="00086F81"/>
    <w:rsid w:val="000874F6"/>
    <w:rsid w:val="00090957"/>
    <w:rsid w:val="00091A7B"/>
    <w:rsid w:val="00093CEF"/>
    <w:rsid w:val="00094E0B"/>
    <w:rsid w:val="00096069"/>
    <w:rsid w:val="0009752E"/>
    <w:rsid w:val="000A3C24"/>
    <w:rsid w:val="000A3EC8"/>
    <w:rsid w:val="000A4FB5"/>
    <w:rsid w:val="000A7885"/>
    <w:rsid w:val="000A7B2B"/>
    <w:rsid w:val="000B0914"/>
    <w:rsid w:val="000B1612"/>
    <w:rsid w:val="000B1F1B"/>
    <w:rsid w:val="000B28CD"/>
    <w:rsid w:val="000B3B58"/>
    <w:rsid w:val="000B6133"/>
    <w:rsid w:val="000B7DB8"/>
    <w:rsid w:val="000C00BA"/>
    <w:rsid w:val="000C29F2"/>
    <w:rsid w:val="000C30C9"/>
    <w:rsid w:val="000C44DB"/>
    <w:rsid w:val="000C4E01"/>
    <w:rsid w:val="000C707F"/>
    <w:rsid w:val="000D22B1"/>
    <w:rsid w:val="000D34A7"/>
    <w:rsid w:val="000D3AFB"/>
    <w:rsid w:val="000D3EE2"/>
    <w:rsid w:val="000D4224"/>
    <w:rsid w:val="000D4662"/>
    <w:rsid w:val="000D52CB"/>
    <w:rsid w:val="000D571B"/>
    <w:rsid w:val="000D5BE9"/>
    <w:rsid w:val="000D70F7"/>
    <w:rsid w:val="000E133D"/>
    <w:rsid w:val="000E2110"/>
    <w:rsid w:val="000E44DA"/>
    <w:rsid w:val="000F02EB"/>
    <w:rsid w:val="000F0FA8"/>
    <w:rsid w:val="000F4B17"/>
    <w:rsid w:val="000F5E18"/>
    <w:rsid w:val="000F7397"/>
    <w:rsid w:val="000F7C3A"/>
    <w:rsid w:val="001001C6"/>
    <w:rsid w:val="001030A8"/>
    <w:rsid w:val="00104547"/>
    <w:rsid w:val="00104B9A"/>
    <w:rsid w:val="00107778"/>
    <w:rsid w:val="0011282F"/>
    <w:rsid w:val="0011499E"/>
    <w:rsid w:val="0012116D"/>
    <w:rsid w:val="00122755"/>
    <w:rsid w:val="00125824"/>
    <w:rsid w:val="00127024"/>
    <w:rsid w:val="001274B8"/>
    <w:rsid w:val="001307A0"/>
    <w:rsid w:val="00130DCF"/>
    <w:rsid w:val="00132AD8"/>
    <w:rsid w:val="001330B2"/>
    <w:rsid w:val="001335D2"/>
    <w:rsid w:val="00134214"/>
    <w:rsid w:val="00134971"/>
    <w:rsid w:val="00135220"/>
    <w:rsid w:val="001368FD"/>
    <w:rsid w:val="00136A9C"/>
    <w:rsid w:val="0014158F"/>
    <w:rsid w:val="00152058"/>
    <w:rsid w:val="00153998"/>
    <w:rsid w:val="00155B3B"/>
    <w:rsid w:val="00156090"/>
    <w:rsid w:val="00156523"/>
    <w:rsid w:val="00156797"/>
    <w:rsid w:val="00157F32"/>
    <w:rsid w:val="00160DB3"/>
    <w:rsid w:val="001634B5"/>
    <w:rsid w:val="00166004"/>
    <w:rsid w:val="00167E3F"/>
    <w:rsid w:val="00170833"/>
    <w:rsid w:val="00171280"/>
    <w:rsid w:val="00172068"/>
    <w:rsid w:val="00175169"/>
    <w:rsid w:val="00175B8A"/>
    <w:rsid w:val="001762A3"/>
    <w:rsid w:val="0018122E"/>
    <w:rsid w:val="001837CE"/>
    <w:rsid w:val="0018459C"/>
    <w:rsid w:val="00184755"/>
    <w:rsid w:val="00185598"/>
    <w:rsid w:val="00190607"/>
    <w:rsid w:val="0019086D"/>
    <w:rsid w:val="00191D18"/>
    <w:rsid w:val="0019264E"/>
    <w:rsid w:val="00195FC7"/>
    <w:rsid w:val="001970CE"/>
    <w:rsid w:val="001A04D0"/>
    <w:rsid w:val="001A13B6"/>
    <w:rsid w:val="001A3F7C"/>
    <w:rsid w:val="001B00F4"/>
    <w:rsid w:val="001B04DF"/>
    <w:rsid w:val="001B07E8"/>
    <w:rsid w:val="001B3784"/>
    <w:rsid w:val="001B37EC"/>
    <w:rsid w:val="001B60CD"/>
    <w:rsid w:val="001B67D3"/>
    <w:rsid w:val="001C1558"/>
    <w:rsid w:val="001C1D11"/>
    <w:rsid w:val="001C1DE9"/>
    <w:rsid w:val="001C381C"/>
    <w:rsid w:val="001C4D9B"/>
    <w:rsid w:val="001C5D49"/>
    <w:rsid w:val="001D3906"/>
    <w:rsid w:val="001D49F8"/>
    <w:rsid w:val="001D60F2"/>
    <w:rsid w:val="001D78BE"/>
    <w:rsid w:val="001E58BA"/>
    <w:rsid w:val="001E6421"/>
    <w:rsid w:val="001F08B6"/>
    <w:rsid w:val="001F0A9F"/>
    <w:rsid w:val="001F170B"/>
    <w:rsid w:val="001F351F"/>
    <w:rsid w:val="001F6CC2"/>
    <w:rsid w:val="001F6D19"/>
    <w:rsid w:val="00200B64"/>
    <w:rsid w:val="00200D0A"/>
    <w:rsid w:val="00201285"/>
    <w:rsid w:val="00201336"/>
    <w:rsid w:val="0020284F"/>
    <w:rsid w:val="00202901"/>
    <w:rsid w:val="002070B5"/>
    <w:rsid w:val="00207F0B"/>
    <w:rsid w:val="0021210C"/>
    <w:rsid w:val="00213047"/>
    <w:rsid w:val="00213053"/>
    <w:rsid w:val="002136F1"/>
    <w:rsid w:val="0021371A"/>
    <w:rsid w:val="00213F34"/>
    <w:rsid w:val="002142DF"/>
    <w:rsid w:val="00214FEA"/>
    <w:rsid w:val="0021579C"/>
    <w:rsid w:val="00215996"/>
    <w:rsid w:val="00215D6D"/>
    <w:rsid w:val="00217D47"/>
    <w:rsid w:val="00220FAB"/>
    <w:rsid w:val="00222B26"/>
    <w:rsid w:val="002236DF"/>
    <w:rsid w:val="00223801"/>
    <w:rsid w:val="0022591F"/>
    <w:rsid w:val="00226190"/>
    <w:rsid w:val="002262D6"/>
    <w:rsid w:val="00226507"/>
    <w:rsid w:val="00231294"/>
    <w:rsid w:val="002317BC"/>
    <w:rsid w:val="00232E94"/>
    <w:rsid w:val="002348B4"/>
    <w:rsid w:val="00236B65"/>
    <w:rsid w:val="002377C3"/>
    <w:rsid w:val="00240F3A"/>
    <w:rsid w:val="0024209A"/>
    <w:rsid w:val="00246755"/>
    <w:rsid w:val="00246EF8"/>
    <w:rsid w:val="00247CE3"/>
    <w:rsid w:val="00251B36"/>
    <w:rsid w:val="002534A7"/>
    <w:rsid w:val="00253A29"/>
    <w:rsid w:val="00253EFB"/>
    <w:rsid w:val="0025458F"/>
    <w:rsid w:val="002553A3"/>
    <w:rsid w:val="002562CF"/>
    <w:rsid w:val="0025637E"/>
    <w:rsid w:val="002564B6"/>
    <w:rsid w:val="00256E62"/>
    <w:rsid w:val="00260BB3"/>
    <w:rsid w:val="00264C70"/>
    <w:rsid w:val="00265104"/>
    <w:rsid w:val="00267806"/>
    <w:rsid w:val="00267ED0"/>
    <w:rsid w:val="0027188A"/>
    <w:rsid w:val="002721F5"/>
    <w:rsid w:val="00275DDF"/>
    <w:rsid w:val="00277A1B"/>
    <w:rsid w:val="002804FA"/>
    <w:rsid w:val="002810C2"/>
    <w:rsid w:val="00281133"/>
    <w:rsid w:val="00286185"/>
    <w:rsid w:val="00293370"/>
    <w:rsid w:val="00295262"/>
    <w:rsid w:val="002A0857"/>
    <w:rsid w:val="002A11C6"/>
    <w:rsid w:val="002A15AD"/>
    <w:rsid w:val="002A160F"/>
    <w:rsid w:val="002A1C58"/>
    <w:rsid w:val="002A2E1C"/>
    <w:rsid w:val="002A5C56"/>
    <w:rsid w:val="002B03A6"/>
    <w:rsid w:val="002B1710"/>
    <w:rsid w:val="002B1907"/>
    <w:rsid w:val="002B4D98"/>
    <w:rsid w:val="002B60C2"/>
    <w:rsid w:val="002B7D54"/>
    <w:rsid w:val="002C0749"/>
    <w:rsid w:val="002C222B"/>
    <w:rsid w:val="002C6509"/>
    <w:rsid w:val="002C6BBF"/>
    <w:rsid w:val="002C77BF"/>
    <w:rsid w:val="002C7C16"/>
    <w:rsid w:val="002D0664"/>
    <w:rsid w:val="002D0CCB"/>
    <w:rsid w:val="002D20B1"/>
    <w:rsid w:val="002D21A9"/>
    <w:rsid w:val="002D2529"/>
    <w:rsid w:val="002D2934"/>
    <w:rsid w:val="002D3C34"/>
    <w:rsid w:val="002D4AAE"/>
    <w:rsid w:val="002D4D6F"/>
    <w:rsid w:val="002D6E5A"/>
    <w:rsid w:val="002D78FA"/>
    <w:rsid w:val="002E050A"/>
    <w:rsid w:val="002E0E13"/>
    <w:rsid w:val="002E390D"/>
    <w:rsid w:val="002E5318"/>
    <w:rsid w:val="002F1EDB"/>
    <w:rsid w:val="002F34C0"/>
    <w:rsid w:val="002F3C35"/>
    <w:rsid w:val="002F3CDB"/>
    <w:rsid w:val="002F4907"/>
    <w:rsid w:val="00301D1F"/>
    <w:rsid w:val="0030204E"/>
    <w:rsid w:val="00303D3B"/>
    <w:rsid w:val="0030476E"/>
    <w:rsid w:val="00304BB0"/>
    <w:rsid w:val="003075DF"/>
    <w:rsid w:val="003108AC"/>
    <w:rsid w:val="00313C83"/>
    <w:rsid w:val="00313F5D"/>
    <w:rsid w:val="003156D4"/>
    <w:rsid w:val="00321FC2"/>
    <w:rsid w:val="003221D5"/>
    <w:rsid w:val="00323592"/>
    <w:rsid w:val="003252C4"/>
    <w:rsid w:val="003269CB"/>
    <w:rsid w:val="00327B07"/>
    <w:rsid w:val="00330714"/>
    <w:rsid w:val="00330CA8"/>
    <w:rsid w:val="00331152"/>
    <w:rsid w:val="00331B01"/>
    <w:rsid w:val="00334CBB"/>
    <w:rsid w:val="0033720C"/>
    <w:rsid w:val="003401E9"/>
    <w:rsid w:val="0034160A"/>
    <w:rsid w:val="0035117D"/>
    <w:rsid w:val="00354E9C"/>
    <w:rsid w:val="003556C0"/>
    <w:rsid w:val="00355C3B"/>
    <w:rsid w:val="00356F32"/>
    <w:rsid w:val="003605C1"/>
    <w:rsid w:val="0036146F"/>
    <w:rsid w:val="003635E2"/>
    <w:rsid w:val="00364555"/>
    <w:rsid w:val="00365DB0"/>
    <w:rsid w:val="00367669"/>
    <w:rsid w:val="00367D65"/>
    <w:rsid w:val="00367D9F"/>
    <w:rsid w:val="00371C86"/>
    <w:rsid w:val="003726F5"/>
    <w:rsid w:val="003730A6"/>
    <w:rsid w:val="003754D5"/>
    <w:rsid w:val="003755FE"/>
    <w:rsid w:val="00375CE0"/>
    <w:rsid w:val="003763CE"/>
    <w:rsid w:val="00377062"/>
    <w:rsid w:val="00380064"/>
    <w:rsid w:val="0038164C"/>
    <w:rsid w:val="003831ED"/>
    <w:rsid w:val="00385152"/>
    <w:rsid w:val="003860C1"/>
    <w:rsid w:val="00390CB4"/>
    <w:rsid w:val="003915A9"/>
    <w:rsid w:val="00391D98"/>
    <w:rsid w:val="00391F4D"/>
    <w:rsid w:val="003927CE"/>
    <w:rsid w:val="003948B1"/>
    <w:rsid w:val="00396F6E"/>
    <w:rsid w:val="003A0CC8"/>
    <w:rsid w:val="003A3242"/>
    <w:rsid w:val="003A47A8"/>
    <w:rsid w:val="003A4E5D"/>
    <w:rsid w:val="003A619C"/>
    <w:rsid w:val="003A7365"/>
    <w:rsid w:val="003B0864"/>
    <w:rsid w:val="003B0A67"/>
    <w:rsid w:val="003B1D0B"/>
    <w:rsid w:val="003B1DB7"/>
    <w:rsid w:val="003B2219"/>
    <w:rsid w:val="003B5650"/>
    <w:rsid w:val="003B5C46"/>
    <w:rsid w:val="003B73C9"/>
    <w:rsid w:val="003C130E"/>
    <w:rsid w:val="003C20AA"/>
    <w:rsid w:val="003C2FA9"/>
    <w:rsid w:val="003C6C19"/>
    <w:rsid w:val="003C7F5B"/>
    <w:rsid w:val="003D794A"/>
    <w:rsid w:val="003E1708"/>
    <w:rsid w:val="003E42B4"/>
    <w:rsid w:val="003E47A5"/>
    <w:rsid w:val="003E7EBD"/>
    <w:rsid w:val="003F578B"/>
    <w:rsid w:val="003F6408"/>
    <w:rsid w:val="003F6736"/>
    <w:rsid w:val="003F7C68"/>
    <w:rsid w:val="00401EE5"/>
    <w:rsid w:val="00403D43"/>
    <w:rsid w:val="0040699F"/>
    <w:rsid w:val="00407667"/>
    <w:rsid w:val="00407672"/>
    <w:rsid w:val="00407C87"/>
    <w:rsid w:val="0041464D"/>
    <w:rsid w:val="00416406"/>
    <w:rsid w:val="00417247"/>
    <w:rsid w:val="00417479"/>
    <w:rsid w:val="00417AAE"/>
    <w:rsid w:val="00417FAC"/>
    <w:rsid w:val="004203FD"/>
    <w:rsid w:val="00420AD9"/>
    <w:rsid w:val="00421558"/>
    <w:rsid w:val="00422139"/>
    <w:rsid w:val="0042324C"/>
    <w:rsid w:val="00423A31"/>
    <w:rsid w:val="00423EA7"/>
    <w:rsid w:val="0042417E"/>
    <w:rsid w:val="0042726C"/>
    <w:rsid w:val="00427EE4"/>
    <w:rsid w:val="00433A10"/>
    <w:rsid w:val="0043446A"/>
    <w:rsid w:val="00434A17"/>
    <w:rsid w:val="00440E98"/>
    <w:rsid w:val="00442484"/>
    <w:rsid w:val="0044357C"/>
    <w:rsid w:val="00445F53"/>
    <w:rsid w:val="00447889"/>
    <w:rsid w:val="00447A58"/>
    <w:rsid w:val="00450948"/>
    <w:rsid w:val="00452D9F"/>
    <w:rsid w:val="00453A95"/>
    <w:rsid w:val="004541E2"/>
    <w:rsid w:val="00460732"/>
    <w:rsid w:val="0046372D"/>
    <w:rsid w:val="0046397F"/>
    <w:rsid w:val="0046626E"/>
    <w:rsid w:val="004716DE"/>
    <w:rsid w:val="00471C3F"/>
    <w:rsid w:val="004733B3"/>
    <w:rsid w:val="00474189"/>
    <w:rsid w:val="00475262"/>
    <w:rsid w:val="00475FA9"/>
    <w:rsid w:val="004762AC"/>
    <w:rsid w:val="00476C28"/>
    <w:rsid w:val="00477110"/>
    <w:rsid w:val="00477CCF"/>
    <w:rsid w:val="0048144B"/>
    <w:rsid w:val="004871E9"/>
    <w:rsid w:val="00487B10"/>
    <w:rsid w:val="004903D3"/>
    <w:rsid w:val="00495DFC"/>
    <w:rsid w:val="004A0A60"/>
    <w:rsid w:val="004A162E"/>
    <w:rsid w:val="004A4253"/>
    <w:rsid w:val="004A6662"/>
    <w:rsid w:val="004A6C7A"/>
    <w:rsid w:val="004C00FA"/>
    <w:rsid w:val="004C0207"/>
    <w:rsid w:val="004C1D14"/>
    <w:rsid w:val="004C2D63"/>
    <w:rsid w:val="004C3C94"/>
    <w:rsid w:val="004C506D"/>
    <w:rsid w:val="004C5F99"/>
    <w:rsid w:val="004D098F"/>
    <w:rsid w:val="004D0D27"/>
    <w:rsid w:val="004D2F83"/>
    <w:rsid w:val="004D3617"/>
    <w:rsid w:val="004D41B7"/>
    <w:rsid w:val="004D4575"/>
    <w:rsid w:val="004D457C"/>
    <w:rsid w:val="004E00FB"/>
    <w:rsid w:val="004E17B1"/>
    <w:rsid w:val="004E26B8"/>
    <w:rsid w:val="004E38F0"/>
    <w:rsid w:val="004E73B5"/>
    <w:rsid w:val="004F0879"/>
    <w:rsid w:val="004F23F0"/>
    <w:rsid w:val="004F4101"/>
    <w:rsid w:val="004F4FFB"/>
    <w:rsid w:val="004F52DC"/>
    <w:rsid w:val="004F5CDA"/>
    <w:rsid w:val="004F5DEA"/>
    <w:rsid w:val="004F6425"/>
    <w:rsid w:val="004F7E08"/>
    <w:rsid w:val="00502232"/>
    <w:rsid w:val="005032F6"/>
    <w:rsid w:val="00505CBC"/>
    <w:rsid w:val="005062DD"/>
    <w:rsid w:val="0050690F"/>
    <w:rsid w:val="00510F8A"/>
    <w:rsid w:val="005144D2"/>
    <w:rsid w:val="005145BC"/>
    <w:rsid w:val="00516CC4"/>
    <w:rsid w:val="00516ED2"/>
    <w:rsid w:val="005172A9"/>
    <w:rsid w:val="0051760D"/>
    <w:rsid w:val="00517955"/>
    <w:rsid w:val="00520A19"/>
    <w:rsid w:val="005230FA"/>
    <w:rsid w:val="00523B73"/>
    <w:rsid w:val="00523BCD"/>
    <w:rsid w:val="0052613F"/>
    <w:rsid w:val="005316B5"/>
    <w:rsid w:val="00531A6C"/>
    <w:rsid w:val="00532203"/>
    <w:rsid w:val="005322F1"/>
    <w:rsid w:val="00533D0A"/>
    <w:rsid w:val="00540269"/>
    <w:rsid w:val="005433C4"/>
    <w:rsid w:val="00546382"/>
    <w:rsid w:val="005463D0"/>
    <w:rsid w:val="0054646F"/>
    <w:rsid w:val="00560778"/>
    <w:rsid w:val="00563E4B"/>
    <w:rsid w:val="00565E74"/>
    <w:rsid w:val="005671B0"/>
    <w:rsid w:val="00567777"/>
    <w:rsid w:val="005700C6"/>
    <w:rsid w:val="00570BC9"/>
    <w:rsid w:val="0057211D"/>
    <w:rsid w:val="005728F1"/>
    <w:rsid w:val="00576F90"/>
    <w:rsid w:val="0058086D"/>
    <w:rsid w:val="005809DC"/>
    <w:rsid w:val="00580C33"/>
    <w:rsid w:val="00580E8C"/>
    <w:rsid w:val="00581BF7"/>
    <w:rsid w:val="005822EA"/>
    <w:rsid w:val="00587A5F"/>
    <w:rsid w:val="00590DAD"/>
    <w:rsid w:val="00591F5A"/>
    <w:rsid w:val="005924B4"/>
    <w:rsid w:val="005945FF"/>
    <w:rsid w:val="005977EB"/>
    <w:rsid w:val="005A1B6F"/>
    <w:rsid w:val="005A2C07"/>
    <w:rsid w:val="005A3E2A"/>
    <w:rsid w:val="005A4970"/>
    <w:rsid w:val="005A73BD"/>
    <w:rsid w:val="005B081F"/>
    <w:rsid w:val="005B555D"/>
    <w:rsid w:val="005C0A5D"/>
    <w:rsid w:val="005C3272"/>
    <w:rsid w:val="005C7335"/>
    <w:rsid w:val="005D0D14"/>
    <w:rsid w:val="005D0DEA"/>
    <w:rsid w:val="005D5D9C"/>
    <w:rsid w:val="005D6961"/>
    <w:rsid w:val="005D7338"/>
    <w:rsid w:val="005D7D4D"/>
    <w:rsid w:val="005E134A"/>
    <w:rsid w:val="005E25D0"/>
    <w:rsid w:val="005E56BE"/>
    <w:rsid w:val="005E643F"/>
    <w:rsid w:val="005E6566"/>
    <w:rsid w:val="005F1456"/>
    <w:rsid w:val="005F34DC"/>
    <w:rsid w:val="005F519E"/>
    <w:rsid w:val="005F74A3"/>
    <w:rsid w:val="005F78AC"/>
    <w:rsid w:val="006007CE"/>
    <w:rsid w:val="00601C0E"/>
    <w:rsid w:val="00603416"/>
    <w:rsid w:val="006043B0"/>
    <w:rsid w:val="00606FD1"/>
    <w:rsid w:val="00610A90"/>
    <w:rsid w:val="0061259B"/>
    <w:rsid w:val="006138BF"/>
    <w:rsid w:val="00613F71"/>
    <w:rsid w:val="00614DCF"/>
    <w:rsid w:val="00615038"/>
    <w:rsid w:val="006159EE"/>
    <w:rsid w:val="00616A00"/>
    <w:rsid w:val="00617A85"/>
    <w:rsid w:val="0062066C"/>
    <w:rsid w:val="00624A2D"/>
    <w:rsid w:val="006254A4"/>
    <w:rsid w:val="006259F7"/>
    <w:rsid w:val="00630402"/>
    <w:rsid w:val="006322E0"/>
    <w:rsid w:val="006324F6"/>
    <w:rsid w:val="00632A6E"/>
    <w:rsid w:val="00632F6A"/>
    <w:rsid w:val="00633D1F"/>
    <w:rsid w:val="00634BD7"/>
    <w:rsid w:val="00636EF7"/>
    <w:rsid w:val="006379B5"/>
    <w:rsid w:val="0064019C"/>
    <w:rsid w:val="006410AB"/>
    <w:rsid w:val="0064242E"/>
    <w:rsid w:val="0064317D"/>
    <w:rsid w:val="00643BAC"/>
    <w:rsid w:val="00650DE6"/>
    <w:rsid w:val="00652844"/>
    <w:rsid w:val="006537F5"/>
    <w:rsid w:val="006547AC"/>
    <w:rsid w:val="00654806"/>
    <w:rsid w:val="00654ACB"/>
    <w:rsid w:val="00661053"/>
    <w:rsid w:val="00661B22"/>
    <w:rsid w:val="00661E83"/>
    <w:rsid w:val="00662F59"/>
    <w:rsid w:val="006664C5"/>
    <w:rsid w:val="006704EB"/>
    <w:rsid w:val="006711B7"/>
    <w:rsid w:val="00671DA6"/>
    <w:rsid w:val="00675F93"/>
    <w:rsid w:val="00676110"/>
    <w:rsid w:val="006806D5"/>
    <w:rsid w:val="00680CEC"/>
    <w:rsid w:val="0068224A"/>
    <w:rsid w:val="00682B49"/>
    <w:rsid w:val="00683F12"/>
    <w:rsid w:val="00684803"/>
    <w:rsid w:val="006855D6"/>
    <w:rsid w:val="00685939"/>
    <w:rsid w:val="00686195"/>
    <w:rsid w:val="006906D8"/>
    <w:rsid w:val="00691CA6"/>
    <w:rsid w:val="006927D8"/>
    <w:rsid w:val="00693EA7"/>
    <w:rsid w:val="006941D1"/>
    <w:rsid w:val="006944C4"/>
    <w:rsid w:val="00695691"/>
    <w:rsid w:val="0069724B"/>
    <w:rsid w:val="0069766D"/>
    <w:rsid w:val="006A1E7D"/>
    <w:rsid w:val="006A4ADF"/>
    <w:rsid w:val="006A7422"/>
    <w:rsid w:val="006B0A5B"/>
    <w:rsid w:val="006B3D4D"/>
    <w:rsid w:val="006B5261"/>
    <w:rsid w:val="006B5348"/>
    <w:rsid w:val="006B6057"/>
    <w:rsid w:val="006B70B4"/>
    <w:rsid w:val="006B75BF"/>
    <w:rsid w:val="006C00E3"/>
    <w:rsid w:val="006C205C"/>
    <w:rsid w:val="006C2D64"/>
    <w:rsid w:val="006C3023"/>
    <w:rsid w:val="006C349D"/>
    <w:rsid w:val="006C3BE6"/>
    <w:rsid w:val="006C4531"/>
    <w:rsid w:val="006C6248"/>
    <w:rsid w:val="006D1047"/>
    <w:rsid w:val="006D1618"/>
    <w:rsid w:val="006D2616"/>
    <w:rsid w:val="006D479E"/>
    <w:rsid w:val="006D57EA"/>
    <w:rsid w:val="006D5AD3"/>
    <w:rsid w:val="006D7607"/>
    <w:rsid w:val="006D7769"/>
    <w:rsid w:val="006E04CE"/>
    <w:rsid w:val="006E0E20"/>
    <w:rsid w:val="006E4635"/>
    <w:rsid w:val="006E5353"/>
    <w:rsid w:val="006E54A1"/>
    <w:rsid w:val="006E6C3D"/>
    <w:rsid w:val="006E7AC9"/>
    <w:rsid w:val="006F27C5"/>
    <w:rsid w:val="006F3C82"/>
    <w:rsid w:val="006F431C"/>
    <w:rsid w:val="006F4BA5"/>
    <w:rsid w:val="006F72BD"/>
    <w:rsid w:val="00700087"/>
    <w:rsid w:val="00700DCD"/>
    <w:rsid w:val="0070316C"/>
    <w:rsid w:val="00703721"/>
    <w:rsid w:val="0070390D"/>
    <w:rsid w:val="00704EBA"/>
    <w:rsid w:val="00704F1B"/>
    <w:rsid w:val="00706468"/>
    <w:rsid w:val="007146A7"/>
    <w:rsid w:val="0071602F"/>
    <w:rsid w:val="0072093A"/>
    <w:rsid w:val="00721D0E"/>
    <w:rsid w:val="00721E8A"/>
    <w:rsid w:val="00722796"/>
    <w:rsid w:val="00722FC3"/>
    <w:rsid w:val="00725317"/>
    <w:rsid w:val="0073159B"/>
    <w:rsid w:val="00731E2E"/>
    <w:rsid w:val="00735478"/>
    <w:rsid w:val="00735917"/>
    <w:rsid w:val="007403AB"/>
    <w:rsid w:val="00740956"/>
    <w:rsid w:val="00740FC3"/>
    <w:rsid w:val="00741E59"/>
    <w:rsid w:val="0074294C"/>
    <w:rsid w:val="00743670"/>
    <w:rsid w:val="007449CF"/>
    <w:rsid w:val="00745AAC"/>
    <w:rsid w:val="00747A78"/>
    <w:rsid w:val="00751B5C"/>
    <w:rsid w:val="00751C5F"/>
    <w:rsid w:val="0075287F"/>
    <w:rsid w:val="00753DF5"/>
    <w:rsid w:val="00757A10"/>
    <w:rsid w:val="00761A31"/>
    <w:rsid w:val="007638FA"/>
    <w:rsid w:val="0076568A"/>
    <w:rsid w:val="007711E3"/>
    <w:rsid w:val="0077184A"/>
    <w:rsid w:val="0077501A"/>
    <w:rsid w:val="0077671C"/>
    <w:rsid w:val="00780D65"/>
    <w:rsid w:val="007828F6"/>
    <w:rsid w:val="0078328F"/>
    <w:rsid w:val="00783387"/>
    <w:rsid w:val="00787717"/>
    <w:rsid w:val="00792F1C"/>
    <w:rsid w:val="00793862"/>
    <w:rsid w:val="007942A2"/>
    <w:rsid w:val="0079650F"/>
    <w:rsid w:val="00796D8E"/>
    <w:rsid w:val="007A4098"/>
    <w:rsid w:val="007A50BF"/>
    <w:rsid w:val="007A5607"/>
    <w:rsid w:val="007A6815"/>
    <w:rsid w:val="007B0A5D"/>
    <w:rsid w:val="007B0DAC"/>
    <w:rsid w:val="007B228C"/>
    <w:rsid w:val="007B2649"/>
    <w:rsid w:val="007B2FE5"/>
    <w:rsid w:val="007B7100"/>
    <w:rsid w:val="007B7F3A"/>
    <w:rsid w:val="007C0761"/>
    <w:rsid w:val="007C2592"/>
    <w:rsid w:val="007C2B32"/>
    <w:rsid w:val="007C3AD7"/>
    <w:rsid w:val="007C5069"/>
    <w:rsid w:val="007C64A8"/>
    <w:rsid w:val="007C78AA"/>
    <w:rsid w:val="007D175F"/>
    <w:rsid w:val="007D2A41"/>
    <w:rsid w:val="007D446E"/>
    <w:rsid w:val="007D4BC7"/>
    <w:rsid w:val="007D5762"/>
    <w:rsid w:val="007D67D9"/>
    <w:rsid w:val="007E0BC2"/>
    <w:rsid w:val="007E1C19"/>
    <w:rsid w:val="007E50DF"/>
    <w:rsid w:val="007F14F0"/>
    <w:rsid w:val="007F1D82"/>
    <w:rsid w:val="007F329A"/>
    <w:rsid w:val="007F7A21"/>
    <w:rsid w:val="0080004A"/>
    <w:rsid w:val="0080096C"/>
    <w:rsid w:val="00800A05"/>
    <w:rsid w:val="008011E9"/>
    <w:rsid w:val="0080181F"/>
    <w:rsid w:val="00803AB5"/>
    <w:rsid w:val="008052A6"/>
    <w:rsid w:val="00805AC1"/>
    <w:rsid w:val="00807731"/>
    <w:rsid w:val="00807BF6"/>
    <w:rsid w:val="00810F89"/>
    <w:rsid w:val="008133F1"/>
    <w:rsid w:val="00816028"/>
    <w:rsid w:val="00823530"/>
    <w:rsid w:val="008245B6"/>
    <w:rsid w:val="00825723"/>
    <w:rsid w:val="008308F2"/>
    <w:rsid w:val="00830B42"/>
    <w:rsid w:val="00833300"/>
    <w:rsid w:val="0083435A"/>
    <w:rsid w:val="00834AD2"/>
    <w:rsid w:val="008363C3"/>
    <w:rsid w:val="008364AD"/>
    <w:rsid w:val="00836ED9"/>
    <w:rsid w:val="00837081"/>
    <w:rsid w:val="00840EDE"/>
    <w:rsid w:val="0084435C"/>
    <w:rsid w:val="00844657"/>
    <w:rsid w:val="008453CC"/>
    <w:rsid w:val="00853825"/>
    <w:rsid w:val="00855DA8"/>
    <w:rsid w:val="0085784D"/>
    <w:rsid w:val="00860071"/>
    <w:rsid w:val="00861B32"/>
    <w:rsid w:val="00861B60"/>
    <w:rsid w:val="00862A90"/>
    <w:rsid w:val="008727F0"/>
    <w:rsid w:val="00875B48"/>
    <w:rsid w:val="00875D99"/>
    <w:rsid w:val="00876342"/>
    <w:rsid w:val="00876363"/>
    <w:rsid w:val="0087679F"/>
    <w:rsid w:val="0088604B"/>
    <w:rsid w:val="008947D7"/>
    <w:rsid w:val="008948D9"/>
    <w:rsid w:val="0089497C"/>
    <w:rsid w:val="008A00D9"/>
    <w:rsid w:val="008A00DA"/>
    <w:rsid w:val="008A01FF"/>
    <w:rsid w:val="008A0261"/>
    <w:rsid w:val="008A1FBE"/>
    <w:rsid w:val="008A32D4"/>
    <w:rsid w:val="008A63DF"/>
    <w:rsid w:val="008A6D7A"/>
    <w:rsid w:val="008A7673"/>
    <w:rsid w:val="008B3B32"/>
    <w:rsid w:val="008B5D3C"/>
    <w:rsid w:val="008B634A"/>
    <w:rsid w:val="008C2BBF"/>
    <w:rsid w:val="008C4D0D"/>
    <w:rsid w:val="008C5186"/>
    <w:rsid w:val="008C6356"/>
    <w:rsid w:val="008C7795"/>
    <w:rsid w:val="008D3BD1"/>
    <w:rsid w:val="008D5227"/>
    <w:rsid w:val="008D6437"/>
    <w:rsid w:val="008D6BE7"/>
    <w:rsid w:val="008E0C27"/>
    <w:rsid w:val="008E1B52"/>
    <w:rsid w:val="008E1D88"/>
    <w:rsid w:val="008E1EDF"/>
    <w:rsid w:val="008E295A"/>
    <w:rsid w:val="008E42C1"/>
    <w:rsid w:val="008E4DA3"/>
    <w:rsid w:val="008E5AE7"/>
    <w:rsid w:val="008E64D4"/>
    <w:rsid w:val="008E728D"/>
    <w:rsid w:val="008E7750"/>
    <w:rsid w:val="008F15FB"/>
    <w:rsid w:val="008F3026"/>
    <w:rsid w:val="008F44D9"/>
    <w:rsid w:val="008F46CF"/>
    <w:rsid w:val="008F4C41"/>
    <w:rsid w:val="008F64D1"/>
    <w:rsid w:val="008F669E"/>
    <w:rsid w:val="008F6B6F"/>
    <w:rsid w:val="00901960"/>
    <w:rsid w:val="009024DB"/>
    <w:rsid w:val="009027F0"/>
    <w:rsid w:val="00910444"/>
    <w:rsid w:val="00910B7A"/>
    <w:rsid w:val="009117D2"/>
    <w:rsid w:val="00912464"/>
    <w:rsid w:val="009126F4"/>
    <w:rsid w:val="00914702"/>
    <w:rsid w:val="00916DE0"/>
    <w:rsid w:val="00920FF5"/>
    <w:rsid w:val="00922C0D"/>
    <w:rsid w:val="00923068"/>
    <w:rsid w:val="00923802"/>
    <w:rsid w:val="00923F55"/>
    <w:rsid w:val="00923FD3"/>
    <w:rsid w:val="009256D7"/>
    <w:rsid w:val="009300D2"/>
    <w:rsid w:val="00930CBD"/>
    <w:rsid w:val="009326E2"/>
    <w:rsid w:val="009327F1"/>
    <w:rsid w:val="0093462B"/>
    <w:rsid w:val="00935149"/>
    <w:rsid w:val="009438AA"/>
    <w:rsid w:val="00944B16"/>
    <w:rsid w:val="0094550F"/>
    <w:rsid w:val="009467F9"/>
    <w:rsid w:val="00946A8E"/>
    <w:rsid w:val="00947169"/>
    <w:rsid w:val="00950E32"/>
    <w:rsid w:val="00950FF9"/>
    <w:rsid w:val="009526D2"/>
    <w:rsid w:val="0095433A"/>
    <w:rsid w:val="009549C2"/>
    <w:rsid w:val="009604E3"/>
    <w:rsid w:val="00960726"/>
    <w:rsid w:val="009631BB"/>
    <w:rsid w:val="00966240"/>
    <w:rsid w:val="009665CC"/>
    <w:rsid w:val="009723B7"/>
    <w:rsid w:val="00975EED"/>
    <w:rsid w:val="00976B5C"/>
    <w:rsid w:val="00976D13"/>
    <w:rsid w:val="009816B6"/>
    <w:rsid w:val="00982FF9"/>
    <w:rsid w:val="009832CE"/>
    <w:rsid w:val="009838F4"/>
    <w:rsid w:val="00983AF0"/>
    <w:rsid w:val="009857CC"/>
    <w:rsid w:val="00986A7E"/>
    <w:rsid w:val="00990245"/>
    <w:rsid w:val="00990513"/>
    <w:rsid w:val="00990D50"/>
    <w:rsid w:val="0099221C"/>
    <w:rsid w:val="0099273E"/>
    <w:rsid w:val="00992C4F"/>
    <w:rsid w:val="0099382B"/>
    <w:rsid w:val="00994425"/>
    <w:rsid w:val="00997D9B"/>
    <w:rsid w:val="009A6A0A"/>
    <w:rsid w:val="009A7099"/>
    <w:rsid w:val="009B0A10"/>
    <w:rsid w:val="009B19A8"/>
    <w:rsid w:val="009B3C12"/>
    <w:rsid w:val="009B5827"/>
    <w:rsid w:val="009B58A6"/>
    <w:rsid w:val="009C27BF"/>
    <w:rsid w:val="009C535F"/>
    <w:rsid w:val="009C560F"/>
    <w:rsid w:val="009D02E5"/>
    <w:rsid w:val="009D15B5"/>
    <w:rsid w:val="009D23C4"/>
    <w:rsid w:val="009D674E"/>
    <w:rsid w:val="009D7E5F"/>
    <w:rsid w:val="009E0533"/>
    <w:rsid w:val="009E0F16"/>
    <w:rsid w:val="009E2F7D"/>
    <w:rsid w:val="009E3E34"/>
    <w:rsid w:val="009E429D"/>
    <w:rsid w:val="009E4617"/>
    <w:rsid w:val="009E521C"/>
    <w:rsid w:val="009E59B6"/>
    <w:rsid w:val="009E6996"/>
    <w:rsid w:val="009E712B"/>
    <w:rsid w:val="009F1995"/>
    <w:rsid w:val="009F2E9E"/>
    <w:rsid w:val="009F347F"/>
    <w:rsid w:val="009F4478"/>
    <w:rsid w:val="009F488D"/>
    <w:rsid w:val="00A0028C"/>
    <w:rsid w:val="00A011BF"/>
    <w:rsid w:val="00A023DF"/>
    <w:rsid w:val="00A0431C"/>
    <w:rsid w:val="00A060D2"/>
    <w:rsid w:val="00A11154"/>
    <w:rsid w:val="00A12CD3"/>
    <w:rsid w:val="00A14B30"/>
    <w:rsid w:val="00A14EB6"/>
    <w:rsid w:val="00A15175"/>
    <w:rsid w:val="00A1755D"/>
    <w:rsid w:val="00A17CB6"/>
    <w:rsid w:val="00A2168E"/>
    <w:rsid w:val="00A2192D"/>
    <w:rsid w:val="00A22F7C"/>
    <w:rsid w:val="00A306C3"/>
    <w:rsid w:val="00A31885"/>
    <w:rsid w:val="00A3364B"/>
    <w:rsid w:val="00A353B6"/>
    <w:rsid w:val="00A404C3"/>
    <w:rsid w:val="00A42998"/>
    <w:rsid w:val="00A44F57"/>
    <w:rsid w:val="00A45480"/>
    <w:rsid w:val="00A46C12"/>
    <w:rsid w:val="00A4741F"/>
    <w:rsid w:val="00A51F52"/>
    <w:rsid w:val="00A5378B"/>
    <w:rsid w:val="00A54C77"/>
    <w:rsid w:val="00A55D4D"/>
    <w:rsid w:val="00A60EFB"/>
    <w:rsid w:val="00A61860"/>
    <w:rsid w:val="00A62A5A"/>
    <w:rsid w:val="00A6637A"/>
    <w:rsid w:val="00A670CC"/>
    <w:rsid w:val="00A7041C"/>
    <w:rsid w:val="00A705E4"/>
    <w:rsid w:val="00A70BFD"/>
    <w:rsid w:val="00A72B89"/>
    <w:rsid w:val="00A73A9D"/>
    <w:rsid w:val="00A74119"/>
    <w:rsid w:val="00A76BE9"/>
    <w:rsid w:val="00A807A8"/>
    <w:rsid w:val="00A81CC2"/>
    <w:rsid w:val="00A840F9"/>
    <w:rsid w:val="00A84511"/>
    <w:rsid w:val="00A8554E"/>
    <w:rsid w:val="00A87088"/>
    <w:rsid w:val="00A87514"/>
    <w:rsid w:val="00A87ACB"/>
    <w:rsid w:val="00A87C54"/>
    <w:rsid w:val="00A87E00"/>
    <w:rsid w:val="00A91332"/>
    <w:rsid w:val="00A9232E"/>
    <w:rsid w:val="00A9250D"/>
    <w:rsid w:val="00A94961"/>
    <w:rsid w:val="00A95402"/>
    <w:rsid w:val="00A968F7"/>
    <w:rsid w:val="00AA1AE9"/>
    <w:rsid w:val="00AA3DD2"/>
    <w:rsid w:val="00AA52AF"/>
    <w:rsid w:val="00AA6993"/>
    <w:rsid w:val="00AB21D4"/>
    <w:rsid w:val="00AB3AB2"/>
    <w:rsid w:val="00AB3E44"/>
    <w:rsid w:val="00AB4BC0"/>
    <w:rsid w:val="00AC08E7"/>
    <w:rsid w:val="00AC1363"/>
    <w:rsid w:val="00AC37E4"/>
    <w:rsid w:val="00AC4CEF"/>
    <w:rsid w:val="00AC627D"/>
    <w:rsid w:val="00AD0270"/>
    <w:rsid w:val="00AD2F3A"/>
    <w:rsid w:val="00AD50A2"/>
    <w:rsid w:val="00AE00CC"/>
    <w:rsid w:val="00AE0149"/>
    <w:rsid w:val="00AE0828"/>
    <w:rsid w:val="00AE146F"/>
    <w:rsid w:val="00AE25FE"/>
    <w:rsid w:val="00AE2763"/>
    <w:rsid w:val="00AE2A9E"/>
    <w:rsid w:val="00AE30F4"/>
    <w:rsid w:val="00AE4558"/>
    <w:rsid w:val="00AE49A5"/>
    <w:rsid w:val="00AE6AAD"/>
    <w:rsid w:val="00AE780D"/>
    <w:rsid w:val="00AE79EE"/>
    <w:rsid w:val="00AF004D"/>
    <w:rsid w:val="00AF5C09"/>
    <w:rsid w:val="00AF7A8D"/>
    <w:rsid w:val="00B00777"/>
    <w:rsid w:val="00B01E32"/>
    <w:rsid w:val="00B036C2"/>
    <w:rsid w:val="00B04254"/>
    <w:rsid w:val="00B0547E"/>
    <w:rsid w:val="00B11E1A"/>
    <w:rsid w:val="00B150D2"/>
    <w:rsid w:val="00B2514A"/>
    <w:rsid w:val="00B26039"/>
    <w:rsid w:val="00B2655D"/>
    <w:rsid w:val="00B26E1B"/>
    <w:rsid w:val="00B30079"/>
    <w:rsid w:val="00B30381"/>
    <w:rsid w:val="00B30E34"/>
    <w:rsid w:val="00B32AA1"/>
    <w:rsid w:val="00B341F1"/>
    <w:rsid w:val="00B367B2"/>
    <w:rsid w:val="00B3689F"/>
    <w:rsid w:val="00B37008"/>
    <w:rsid w:val="00B40514"/>
    <w:rsid w:val="00B4169A"/>
    <w:rsid w:val="00B44994"/>
    <w:rsid w:val="00B44C88"/>
    <w:rsid w:val="00B4567F"/>
    <w:rsid w:val="00B46F4F"/>
    <w:rsid w:val="00B47D33"/>
    <w:rsid w:val="00B47EE4"/>
    <w:rsid w:val="00B54031"/>
    <w:rsid w:val="00B54961"/>
    <w:rsid w:val="00B54CDE"/>
    <w:rsid w:val="00B60160"/>
    <w:rsid w:val="00B61293"/>
    <w:rsid w:val="00B6230A"/>
    <w:rsid w:val="00B63E52"/>
    <w:rsid w:val="00B656B1"/>
    <w:rsid w:val="00B665E3"/>
    <w:rsid w:val="00B7157E"/>
    <w:rsid w:val="00B71C2C"/>
    <w:rsid w:val="00B7289E"/>
    <w:rsid w:val="00B74A3B"/>
    <w:rsid w:val="00B750E0"/>
    <w:rsid w:val="00B7658B"/>
    <w:rsid w:val="00B77A59"/>
    <w:rsid w:val="00B8097D"/>
    <w:rsid w:val="00B85236"/>
    <w:rsid w:val="00B8530B"/>
    <w:rsid w:val="00B85D1D"/>
    <w:rsid w:val="00B86807"/>
    <w:rsid w:val="00B876C1"/>
    <w:rsid w:val="00B9190E"/>
    <w:rsid w:val="00B9315B"/>
    <w:rsid w:val="00BA0430"/>
    <w:rsid w:val="00BA39B2"/>
    <w:rsid w:val="00BB0C1F"/>
    <w:rsid w:val="00BB1435"/>
    <w:rsid w:val="00BB52FA"/>
    <w:rsid w:val="00BC0C85"/>
    <w:rsid w:val="00BC2E4E"/>
    <w:rsid w:val="00BC4860"/>
    <w:rsid w:val="00BC772D"/>
    <w:rsid w:val="00BD07CF"/>
    <w:rsid w:val="00BD1564"/>
    <w:rsid w:val="00BD25F8"/>
    <w:rsid w:val="00BD3649"/>
    <w:rsid w:val="00BD4BA3"/>
    <w:rsid w:val="00BE1B32"/>
    <w:rsid w:val="00BE20B1"/>
    <w:rsid w:val="00BE568E"/>
    <w:rsid w:val="00BE60EF"/>
    <w:rsid w:val="00BF16D8"/>
    <w:rsid w:val="00BF2633"/>
    <w:rsid w:val="00BF3DD9"/>
    <w:rsid w:val="00BF4605"/>
    <w:rsid w:val="00BF6DDC"/>
    <w:rsid w:val="00C007A0"/>
    <w:rsid w:val="00C0157D"/>
    <w:rsid w:val="00C026A4"/>
    <w:rsid w:val="00C04DF3"/>
    <w:rsid w:val="00C06C6B"/>
    <w:rsid w:val="00C07E8D"/>
    <w:rsid w:val="00C11159"/>
    <w:rsid w:val="00C12EA6"/>
    <w:rsid w:val="00C136D3"/>
    <w:rsid w:val="00C143AC"/>
    <w:rsid w:val="00C14952"/>
    <w:rsid w:val="00C2538A"/>
    <w:rsid w:val="00C26051"/>
    <w:rsid w:val="00C2794B"/>
    <w:rsid w:val="00C3060B"/>
    <w:rsid w:val="00C32A1C"/>
    <w:rsid w:val="00C3620D"/>
    <w:rsid w:val="00C379A8"/>
    <w:rsid w:val="00C42224"/>
    <w:rsid w:val="00C4623D"/>
    <w:rsid w:val="00C46604"/>
    <w:rsid w:val="00C47885"/>
    <w:rsid w:val="00C5065B"/>
    <w:rsid w:val="00C51A3D"/>
    <w:rsid w:val="00C53244"/>
    <w:rsid w:val="00C56610"/>
    <w:rsid w:val="00C608E7"/>
    <w:rsid w:val="00C6109A"/>
    <w:rsid w:val="00C618B0"/>
    <w:rsid w:val="00C62467"/>
    <w:rsid w:val="00C62986"/>
    <w:rsid w:val="00C62EE9"/>
    <w:rsid w:val="00C6474B"/>
    <w:rsid w:val="00C73D4C"/>
    <w:rsid w:val="00C74F19"/>
    <w:rsid w:val="00C75A3B"/>
    <w:rsid w:val="00C7719A"/>
    <w:rsid w:val="00C800E2"/>
    <w:rsid w:val="00C81074"/>
    <w:rsid w:val="00C8129C"/>
    <w:rsid w:val="00C82FD9"/>
    <w:rsid w:val="00C86877"/>
    <w:rsid w:val="00C87EA6"/>
    <w:rsid w:val="00C936F8"/>
    <w:rsid w:val="00C93AF3"/>
    <w:rsid w:val="00C94917"/>
    <w:rsid w:val="00C975F2"/>
    <w:rsid w:val="00C97881"/>
    <w:rsid w:val="00C97A2E"/>
    <w:rsid w:val="00CA00E7"/>
    <w:rsid w:val="00CA4269"/>
    <w:rsid w:val="00CA4AFF"/>
    <w:rsid w:val="00CA52CC"/>
    <w:rsid w:val="00CA5995"/>
    <w:rsid w:val="00CA5D93"/>
    <w:rsid w:val="00CB00D3"/>
    <w:rsid w:val="00CB17CE"/>
    <w:rsid w:val="00CB1F5F"/>
    <w:rsid w:val="00CB41AF"/>
    <w:rsid w:val="00CB54B1"/>
    <w:rsid w:val="00CB7907"/>
    <w:rsid w:val="00CB7E01"/>
    <w:rsid w:val="00CC065C"/>
    <w:rsid w:val="00CC06EC"/>
    <w:rsid w:val="00CC0A37"/>
    <w:rsid w:val="00CC0ABA"/>
    <w:rsid w:val="00CC14CD"/>
    <w:rsid w:val="00CC2074"/>
    <w:rsid w:val="00CC2C5C"/>
    <w:rsid w:val="00CC2C9D"/>
    <w:rsid w:val="00CC2E47"/>
    <w:rsid w:val="00CC45FB"/>
    <w:rsid w:val="00CC5068"/>
    <w:rsid w:val="00CC55FA"/>
    <w:rsid w:val="00CC582D"/>
    <w:rsid w:val="00CC78FF"/>
    <w:rsid w:val="00CC7DE7"/>
    <w:rsid w:val="00CD3072"/>
    <w:rsid w:val="00CD5BB7"/>
    <w:rsid w:val="00CD7C6D"/>
    <w:rsid w:val="00CE03DC"/>
    <w:rsid w:val="00CE13C0"/>
    <w:rsid w:val="00CE17B9"/>
    <w:rsid w:val="00CE1F11"/>
    <w:rsid w:val="00CE3ABA"/>
    <w:rsid w:val="00CE4DCF"/>
    <w:rsid w:val="00CE4FF3"/>
    <w:rsid w:val="00CE6539"/>
    <w:rsid w:val="00CE666A"/>
    <w:rsid w:val="00CE6A57"/>
    <w:rsid w:val="00CE6C21"/>
    <w:rsid w:val="00CF1822"/>
    <w:rsid w:val="00CF240D"/>
    <w:rsid w:val="00CF29CC"/>
    <w:rsid w:val="00CF3653"/>
    <w:rsid w:val="00CF37C4"/>
    <w:rsid w:val="00CF4857"/>
    <w:rsid w:val="00D00219"/>
    <w:rsid w:val="00D00745"/>
    <w:rsid w:val="00D01256"/>
    <w:rsid w:val="00D04EF1"/>
    <w:rsid w:val="00D056AD"/>
    <w:rsid w:val="00D067D1"/>
    <w:rsid w:val="00D10985"/>
    <w:rsid w:val="00D109B3"/>
    <w:rsid w:val="00D110B8"/>
    <w:rsid w:val="00D13BEF"/>
    <w:rsid w:val="00D13E61"/>
    <w:rsid w:val="00D14AAB"/>
    <w:rsid w:val="00D15C35"/>
    <w:rsid w:val="00D17EA1"/>
    <w:rsid w:val="00D17FFD"/>
    <w:rsid w:val="00D200E5"/>
    <w:rsid w:val="00D2021E"/>
    <w:rsid w:val="00D21F43"/>
    <w:rsid w:val="00D2274F"/>
    <w:rsid w:val="00D23F4C"/>
    <w:rsid w:val="00D2408E"/>
    <w:rsid w:val="00D2456D"/>
    <w:rsid w:val="00D33155"/>
    <w:rsid w:val="00D341CC"/>
    <w:rsid w:val="00D345EA"/>
    <w:rsid w:val="00D35104"/>
    <w:rsid w:val="00D3768D"/>
    <w:rsid w:val="00D37BDB"/>
    <w:rsid w:val="00D4062C"/>
    <w:rsid w:val="00D41B25"/>
    <w:rsid w:val="00D427DA"/>
    <w:rsid w:val="00D4356A"/>
    <w:rsid w:val="00D43C43"/>
    <w:rsid w:val="00D45A68"/>
    <w:rsid w:val="00D45AB5"/>
    <w:rsid w:val="00D50C86"/>
    <w:rsid w:val="00D53DDB"/>
    <w:rsid w:val="00D55662"/>
    <w:rsid w:val="00D56A80"/>
    <w:rsid w:val="00D616DB"/>
    <w:rsid w:val="00D65AE1"/>
    <w:rsid w:val="00D72C03"/>
    <w:rsid w:val="00D7464B"/>
    <w:rsid w:val="00D75859"/>
    <w:rsid w:val="00D75869"/>
    <w:rsid w:val="00D76361"/>
    <w:rsid w:val="00D76B46"/>
    <w:rsid w:val="00D82493"/>
    <w:rsid w:val="00D84FA1"/>
    <w:rsid w:val="00D85029"/>
    <w:rsid w:val="00D928FA"/>
    <w:rsid w:val="00D93223"/>
    <w:rsid w:val="00D9612F"/>
    <w:rsid w:val="00D97768"/>
    <w:rsid w:val="00DA012F"/>
    <w:rsid w:val="00DA0CD3"/>
    <w:rsid w:val="00DA2FF8"/>
    <w:rsid w:val="00DA45C9"/>
    <w:rsid w:val="00DA628A"/>
    <w:rsid w:val="00DB1468"/>
    <w:rsid w:val="00DB18AE"/>
    <w:rsid w:val="00DB220C"/>
    <w:rsid w:val="00DB4303"/>
    <w:rsid w:val="00DB4867"/>
    <w:rsid w:val="00DB65DC"/>
    <w:rsid w:val="00DB6F36"/>
    <w:rsid w:val="00DB7ADE"/>
    <w:rsid w:val="00DC2B8E"/>
    <w:rsid w:val="00DC75BE"/>
    <w:rsid w:val="00DD0242"/>
    <w:rsid w:val="00DD075C"/>
    <w:rsid w:val="00DD3C3D"/>
    <w:rsid w:val="00DD3CE0"/>
    <w:rsid w:val="00DD739D"/>
    <w:rsid w:val="00DD74D8"/>
    <w:rsid w:val="00DE072D"/>
    <w:rsid w:val="00DE1055"/>
    <w:rsid w:val="00DE525B"/>
    <w:rsid w:val="00DE5D35"/>
    <w:rsid w:val="00DE663C"/>
    <w:rsid w:val="00DF1FBE"/>
    <w:rsid w:val="00DF48E7"/>
    <w:rsid w:val="00DF5B40"/>
    <w:rsid w:val="00DF5F97"/>
    <w:rsid w:val="00DF66B2"/>
    <w:rsid w:val="00DF7942"/>
    <w:rsid w:val="00E029B6"/>
    <w:rsid w:val="00E057F0"/>
    <w:rsid w:val="00E07721"/>
    <w:rsid w:val="00E108EC"/>
    <w:rsid w:val="00E10CAC"/>
    <w:rsid w:val="00E1133E"/>
    <w:rsid w:val="00E11F4B"/>
    <w:rsid w:val="00E13638"/>
    <w:rsid w:val="00E14EB2"/>
    <w:rsid w:val="00E15622"/>
    <w:rsid w:val="00E15C8D"/>
    <w:rsid w:val="00E16304"/>
    <w:rsid w:val="00E17599"/>
    <w:rsid w:val="00E20A6A"/>
    <w:rsid w:val="00E21C25"/>
    <w:rsid w:val="00E2356F"/>
    <w:rsid w:val="00E2405C"/>
    <w:rsid w:val="00E259F4"/>
    <w:rsid w:val="00E25B81"/>
    <w:rsid w:val="00E26860"/>
    <w:rsid w:val="00E26FD3"/>
    <w:rsid w:val="00E26FFE"/>
    <w:rsid w:val="00E3222B"/>
    <w:rsid w:val="00E32DCB"/>
    <w:rsid w:val="00E336CE"/>
    <w:rsid w:val="00E35A8B"/>
    <w:rsid w:val="00E4092B"/>
    <w:rsid w:val="00E427D9"/>
    <w:rsid w:val="00E4310A"/>
    <w:rsid w:val="00E437DA"/>
    <w:rsid w:val="00E44B39"/>
    <w:rsid w:val="00E44E31"/>
    <w:rsid w:val="00E4643F"/>
    <w:rsid w:val="00E46A3F"/>
    <w:rsid w:val="00E50681"/>
    <w:rsid w:val="00E517A1"/>
    <w:rsid w:val="00E51B8D"/>
    <w:rsid w:val="00E52147"/>
    <w:rsid w:val="00E52F33"/>
    <w:rsid w:val="00E53FBB"/>
    <w:rsid w:val="00E54AD3"/>
    <w:rsid w:val="00E612BC"/>
    <w:rsid w:val="00E62072"/>
    <w:rsid w:val="00E62271"/>
    <w:rsid w:val="00E647CB"/>
    <w:rsid w:val="00E65F4F"/>
    <w:rsid w:val="00E7008D"/>
    <w:rsid w:val="00E70796"/>
    <w:rsid w:val="00E71336"/>
    <w:rsid w:val="00E73A05"/>
    <w:rsid w:val="00E73E72"/>
    <w:rsid w:val="00E7517E"/>
    <w:rsid w:val="00E7661E"/>
    <w:rsid w:val="00E777DB"/>
    <w:rsid w:val="00E778F8"/>
    <w:rsid w:val="00E857A7"/>
    <w:rsid w:val="00E87D45"/>
    <w:rsid w:val="00E946B7"/>
    <w:rsid w:val="00E9528B"/>
    <w:rsid w:val="00E952AE"/>
    <w:rsid w:val="00E95565"/>
    <w:rsid w:val="00E96ECB"/>
    <w:rsid w:val="00EA2DF4"/>
    <w:rsid w:val="00EA7597"/>
    <w:rsid w:val="00EA7BC3"/>
    <w:rsid w:val="00EB2098"/>
    <w:rsid w:val="00EB2368"/>
    <w:rsid w:val="00EB259D"/>
    <w:rsid w:val="00EB2FC8"/>
    <w:rsid w:val="00EB4303"/>
    <w:rsid w:val="00EB54D0"/>
    <w:rsid w:val="00EB5EEA"/>
    <w:rsid w:val="00EC01B7"/>
    <w:rsid w:val="00EC0AB3"/>
    <w:rsid w:val="00EC0E65"/>
    <w:rsid w:val="00EC35BB"/>
    <w:rsid w:val="00EC691D"/>
    <w:rsid w:val="00EC7536"/>
    <w:rsid w:val="00ED0F67"/>
    <w:rsid w:val="00ED13D8"/>
    <w:rsid w:val="00ED2805"/>
    <w:rsid w:val="00ED3BA0"/>
    <w:rsid w:val="00ED43A0"/>
    <w:rsid w:val="00EE08A7"/>
    <w:rsid w:val="00EE1A20"/>
    <w:rsid w:val="00EE1E3B"/>
    <w:rsid w:val="00EE2DDE"/>
    <w:rsid w:val="00EE62C0"/>
    <w:rsid w:val="00EE6C16"/>
    <w:rsid w:val="00EF300F"/>
    <w:rsid w:val="00EF3AAA"/>
    <w:rsid w:val="00EF5CE2"/>
    <w:rsid w:val="00F00C80"/>
    <w:rsid w:val="00F0135D"/>
    <w:rsid w:val="00F01C24"/>
    <w:rsid w:val="00F03899"/>
    <w:rsid w:val="00F04535"/>
    <w:rsid w:val="00F05516"/>
    <w:rsid w:val="00F06529"/>
    <w:rsid w:val="00F10DE2"/>
    <w:rsid w:val="00F13CE6"/>
    <w:rsid w:val="00F13FF8"/>
    <w:rsid w:val="00F20551"/>
    <w:rsid w:val="00F229BC"/>
    <w:rsid w:val="00F25178"/>
    <w:rsid w:val="00F25E2C"/>
    <w:rsid w:val="00F307BA"/>
    <w:rsid w:val="00F31447"/>
    <w:rsid w:val="00F31770"/>
    <w:rsid w:val="00F32B6E"/>
    <w:rsid w:val="00F33005"/>
    <w:rsid w:val="00F359CE"/>
    <w:rsid w:val="00F36AED"/>
    <w:rsid w:val="00F43391"/>
    <w:rsid w:val="00F43DEB"/>
    <w:rsid w:val="00F44389"/>
    <w:rsid w:val="00F45058"/>
    <w:rsid w:val="00F55CA3"/>
    <w:rsid w:val="00F56D1B"/>
    <w:rsid w:val="00F57001"/>
    <w:rsid w:val="00F57BD0"/>
    <w:rsid w:val="00F6058C"/>
    <w:rsid w:val="00F624A4"/>
    <w:rsid w:val="00F64B54"/>
    <w:rsid w:val="00F65202"/>
    <w:rsid w:val="00F675D3"/>
    <w:rsid w:val="00F74B50"/>
    <w:rsid w:val="00F80E7F"/>
    <w:rsid w:val="00F819BC"/>
    <w:rsid w:val="00F8293A"/>
    <w:rsid w:val="00F83D2B"/>
    <w:rsid w:val="00F853D6"/>
    <w:rsid w:val="00F8749D"/>
    <w:rsid w:val="00F94396"/>
    <w:rsid w:val="00F94727"/>
    <w:rsid w:val="00F9507B"/>
    <w:rsid w:val="00FA0A37"/>
    <w:rsid w:val="00FA4DD5"/>
    <w:rsid w:val="00FB0216"/>
    <w:rsid w:val="00FB10BB"/>
    <w:rsid w:val="00FB2F29"/>
    <w:rsid w:val="00FB43AA"/>
    <w:rsid w:val="00FB6610"/>
    <w:rsid w:val="00FB696D"/>
    <w:rsid w:val="00FC0201"/>
    <w:rsid w:val="00FC0FF3"/>
    <w:rsid w:val="00FC68A7"/>
    <w:rsid w:val="00FD54C1"/>
    <w:rsid w:val="00FD71FA"/>
    <w:rsid w:val="00FD7A4A"/>
    <w:rsid w:val="00FE0319"/>
    <w:rsid w:val="00FE3B8E"/>
    <w:rsid w:val="00FE4FEC"/>
    <w:rsid w:val="00FE5C38"/>
    <w:rsid w:val="00FE6FA1"/>
    <w:rsid w:val="00FF0A92"/>
    <w:rsid w:val="00FF187B"/>
    <w:rsid w:val="00FF2933"/>
    <w:rsid w:val="00FF38A6"/>
    <w:rsid w:val="00FF457C"/>
    <w:rsid w:val="00FF6972"/>
    <w:rsid w:val="00FF6C8F"/>
    <w:rsid w:val="00FF743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customStyle="1" w:styleId="UnresolvedMention1">
    <w:name w:val="Unresolved Mention1"/>
    <w:basedOn w:val="DefaultParagraphFont"/>
    <w:uiPriority w:val="99"/>
    <w:semiHidden/>
    <w:unhideWhenUsed/>
    <w:rsid w:val="00CC5068"/>
    <w:rPr>
      <w:color w:val="605E5C"/>
      <w:shd w:val="clear" w:color="auto" w:fill="E1DFDD"/>
    </w:rPr>
  </w:style>
  <w:style w:type="paragraph" w:styleId="Revision">
    <w:name w:val="Revision"/>
    <w:hidden/>
    <w:uiPriority w:val="99"/>
    <w:semiHidden/>
    <w:rsid w:val="00AD2F3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571698021">
      <w:bodyDiv w:val="1"/>
      <w:marLeft w:val="0"/>
      <w:marRight w:val="0"/>
      <w:marTop w:val="0"/>
      <w:marBottom w:val="0"/>
      <w:divBdr>
        <w:top w:val="none" w:sz="0" w:space="0" w:color="auto"/>
        <w:left w:val="none" w:sz="0" w:space="0" w:color="auto"/>
        <w:bottom w:val="none" w:sz="0" w:space="0" w:color="auto"/>
        <w:right w:val="none" w:sz="0" w:space="0" w:color="auto"/>
      </w:divBdr>
      <w:divsChild>
        <w:div w:id="1294864830">
          <w:marLeft w:val="0"/>
          <w:marRight w:val="0"/>
          <w:marTop w:val="0"/>
          <w:marBottom w:val="0"/>
          <w:divBdr>
            <w:top w:val="none" w:sz="0" w:space="0" w:color="auto"/>
            <w:left w:val="none" w:sz="0" w:space="0" w:color="auto"/>
            <w:bottom w:val="none" w:sz="0" w:space="0" w:color="auto"/>
            <w:right w:val="none" w:sz="0" w:space="0" w:color="auto"/>
          </w:divBdr>
          <w:divsChild>
            <w:div w:id="980842253">
              <w:marLeft w:val="0"/>
              <w:marRight w:val="0"/>
              <w:marTop w:val="0"/>
              <w:marBottom w:val="0"/>
              <w:divBdr>
                <w:top w:val="none" w:sz="0" w:space="0" w:color="auto"/>
                <w:left w:val="none" w:sz="0" w:space="0" w:color="auto"/>
                <w:bottom w:val="none" w:sz="0" w:space="0" w:color="auto"/>
                <w:right w:val="none" w:sz="0" w:space="0" w:color="auto"/>
              </w:divBdr>
              <w:divsChild>
                <w:div w:id="127790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FFDFB-E375-4834-840C-725B46849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5</Pages>
  <Words>2914</Words>
  <Characters>16615</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lemen Koželj</cp:lastModifiedBy>
  <cp:revision>756</cp:revision>
  <dcterms:created xsi:type="dcterms:W3CDTF">2021-02-15T17:38:00Z</dcterms:created>
  <dcterms:modified xsi:type="dcterms:W3CDTF">2021-02-2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vt:lpwstr>
  </property>
</Properties>
</file>